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A31323" w14:textId="10C7A954" w:rsidR="00322AFE" w:rsidRDefault="00322AFE" w:rsidP="00322AFE"/>
    <w:p w14:paraId="56B7AC71" w14:textId="77777777" w:rsidR="001D516F" w:rsidRDefault="001D516F" w:rsidP="00322AFE"/>
    <w:p w14:paraId="73193246" w14:textId="550C349F" w:rsidR="00131B2C" w:rsidRDefault="001D516F" w:rsidP="000B210D">
      <w:pPr>
        <w:spacing w:before="0" w:after="160"/>
        <w:ind w:firstLine="0"/>
        <w:jc w:val="center"/>
      </w:pPr>
      <w:bookmarkStart w:id="0" w:name="_Hlk12376739"/>
      <w:r>
        <w:rPr>
          <w:noProof/>
        </w:rPr>
        <w:drawing>
          <wp:inline distT="0" distB="0" distL="0" distR="0" wp14:anchorId="504B9F89" wp14:editId="6EB78073">
            <wp:extent cx="4877223" cy="126198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8">
                      <a:extLst>
                        <a:ext uri="{28A0092B-C50C-407E-A947-70E740481C1C}">
                          <a14:useLocalDpi xmlns:a14="http://schemas.microsoft.com/office/drawing/2010/main" val="0"/>
                        </a:ext>
                      </a:extLst>
                    </a:blip>
                    <a:stretch>
                      <a:fillRect/>
                    </a:stretch>
                  </pic:blipFill>
                  <pic:spPr>
                    <a:xfrm>
                      <a:off x="0" y="0"/>
                      <a:ext cx="4877223" cy="1261981"/>
                    </a:xfrm>
                    <a:prstGeom prst="rect">
                      <a:avLst/>
                    </a:prstGeom>
                  </pic:spPr>
                </pic:pic>
              </a:graphicData>
            </a:graphic>
          </wp:inline>
        </w:drawing>
      </w:r>
    </w:p>
    <w:p w14:paraId="28AAA1B7" w14:textId="2115C385" w:rsidR="00B67063" w:rsidRDefault="00B67063" w:rsidP="00081989">
      <w:pPr>
        <w:ind w:firstLine="0"/>
        <w:jc w:val="center"/>
      </w:pPr>
    </w:p>
    <w:p w14:paraId="5AFA9B55" w14:textId="0BD0C875" w:rsidR="001D516F" w:rsidRDefault="001D516F" w:rsidP="00081989">
      <w:pPr>
        <w:ind w:firstLine="0"/>
        <w:jc w:val="center"/>
      </w:pPr>
    </w:p>
    <w:p w14:paraId="63A6E82C" w14:textId="77777777" w:rsidR="00DB46EE" w:rsidRDefault="00DB46EE" w:rsidP="00081989">
      <w:pPr>
        <w:ind w:firstLine="0"/>
        <w:jc w:val="center"/>
      </w:pPr>
    </w:p>
    <w:p w14:paraId="4E200A5B" w14:textId="77777777" w:rsidR="00DB46EE" w:rsidRPr="001D516F" w:rsidRDefault="00DB46EE" w:rsidP="00DB46EE">
      <w:pPr>
        <w:ind w:firstLine="0"/>
        <w:jc w:val="center"/>
        <w:rPr>
          <w:b/>
          <w:sz w:val="32"/>
          <w:szCs w:val="32"/>
        </w:rPr>
      </w:pPr>
      <w:r>
        <w:rPr>
          <w:b/>
          <w:sz w:val="32"/>
          <w:szCs w:val="32"/>
        </w:rPr>
        <w:t>Máster universitario de Ciencia de Datos</w:t>
      </w:r>
    </w:p>
    <w:p w14:paraId="3E3A3168" w14:textId="2C6C917D" w:rsidR="00DB46EE" w:rsidRPr="001D516F" w:rsidRDefault="00BD7125" w:rsidP="00DB46EE">
      <w:pPr>
        <w:ind w:firstLine="0"/>
        <w:jc w:val="center"/>
        <w:rPr>
          <w:b/>
          <w:sz w:val="44"/>
          <w:szCs w:val="44"/>
        </w:rPr>
      </w:pPr>
      <w:r>
        <w:rPr>
          <w:b/>
          <w:sz w:val="44"/>
          <w:szCs w:val="44"/>
        </w:rPr>
        <w:t>Pr</w:t>
      </w:r>
      <w:r w:rsidR="00B3307A">
        <w:rPr>
          <w:b/>
          <w:sz w:val="44"/>
          <w:szCs w:val="44"/>
        </w:rPr>
        <w:t>ueba de Evaluación Continua</w:t>
      </w:r>
      <w:r>
        <w:rPr>
          <w:b/>
          <w:sz w:val="44"/>
          <w:szCs w:val="44"/>
        </w:rPr>
        <w:t xml:space="preserve"> – P</w:t>
      </w:r>
      <w:r w:rsidR="00B3307A">
        <w:rPr>
          <w:b/>
          <w:sz w:val="44"/>
          <w:szCs w:val="44"/>
        </w:rPr>
        <w:t>EC5</w:t>
      </w:r>
    </w:p>
    <w:p w14:paraId="1CBCCE9B" w14:textId="1C6284F1" w:rsidR="00131B2C" w:rsidRDefault="00B3307A" w:rsidP="00DB46EE">
      <w:pPr>
        <w:ind w:firstLine="0"/>
        <w:jc w:val="center"/>
      </w:pPr>
      <w:r>
        <w:rPr>
          <w:b/>
          <w:sz w:val="36"/>
          <w:szCs w:val="36"/>
        </w:rPr>
        <w:t>Modelo avanzados de minería de datos</w:t>
      </w:r>
      <w:r w:rsidR="00F657FE">
        <w:rPr>
          <w:b/>
          <w:sz w:val="36"/>
          <w:szCs w:val="36"/>
        </w:rPr>
        <w:t xml:space="preserve"> –</w:t>
      </w:r>
      <w:r>
        <w:rPr>
          <w:b/>
          <w:sz w:val="36"/>
          <w:szCs w:val="36"/>
        </w:rPr>
        <w:t xml:space="preserve"> Estado del arte</w:t>
      </w:r>
      <w:r w:rsidR="007D1998">
        <w:rPr>
          <w:b/>
          <w:sz w:val="36"/>
          <w:szCs w:val="36"/>
        </w:rPr>
        <w:t>.</w:t>
      </w:r>
    </w:p>
    <w:p w14:paraId="67F1C9A4" w14:textId="1F0F6C90" w:rsidR="00400D92" w:rsidRDefault="00400D92" w:rsidP="007A04B4">
      <w:pPr>
        <w:ind w:firstLine="0"/>
      </w:pPr>
    </w:p>
    <w:p w14:paraId="2DC4A62F" w14:textId="6C2812B1" w:rsidR="00942FE5" w:rsidRDefault="00942FE5" w:rsidP="007A04B4">
      <w:pPr>
        <w:ind w:firstLine="0"/>
      </w:pPr>
    </w:p>
    <w:p w14:paraId="5862044A" w14:textId="77777777" w:rsidR="00942FE5" w:rsidRDefault="00942FE5" w:rsidP="007A04B4">
      <w:pPr>
        <w:ind w:firstLine="0"/>
      </w:pPr>
    </w:p>
    <w:p w14:paraId="3E913783" w14:textId="1525DE9E" w:rsidR="001D516F" w:rsidRDefault="001D516F" w:rsidP="007A04B4">
      <w:pPr>
        <w:ind w:firstLine="0"/>
      </w:pPr>
    </w:p>
    <w:p w14:paraId="68DA05D3" w14:textId="77777777" w:rsidR="00DB46EE" w:rsidRDefault="00DB46EE" w:rsidP="007A04B4">
      <w:pPr>
        <w:ind w:firstLine="0"/>
      </w:pPr>
    </w:p>
    <w:bookmarkEnd w:id="0"/>
    <w:p w14:paraId="2383D166" w14:textId="64027BBF" w:rsidR="00030BF4" w:rsidRDefault="001D516F" w:rsidP="001D516F">
      <w:pPr>
        <w:spacing w:before="0" w:after="160"/>
        <w:ind w:firstLine="0"/>
        <w:jc w:val="center"/>
        <w:rPr>
          <w:sz w:val="32"/>
          <w:szCs w:val="32"/>
        </w:rPr>
      </w:pPr>
      <w:r>
        <w:rPr>
          <w:sz w:val="32"/>
          <w:szCs w:val="32"/>
        </w:rPr>
        <w:t>Autor:</w:t>
      </w:r>
    </w:p>
    <w:p w14:paraId="4E524C57" w14:textId="370996AD" w:rsidR="001D516F" w:rsidRDefault="001D516F" w:rsidP="001D516F">
      <w:pPr>
        <w:spacing w:before="0" w:after="160"/>
        <w:ind w:firstLine="0"/>
        <w:jc w:val="right"/>
        <w:rPr>
          <w:sz w:val="32"/>
          <w:szCs w:val="32"/>
        </w:rPr>
      </w:pPr>
      <w:r>
        <w:rPr>
          <w:sz w:val="32"/>
          <w:szCs w:val="32"/>
        </w:rPr>
        <w:t>Mario Ubierna San Mamés</w:t>
      </w:r>
    </w:p>
    <w:p w14:paraId="0CA5CBE4" w14:textId="77777777" w:rsidR="001D516F" w:rsidRDefault="001D516F">
      <w:pPr>
        <w:spacing w:before="0" w:after="160"/>
        <w:ind w:firstLine="0"/>
        <w:jc w:val="left"/>
      </w:pPr>
    </w:p>
    <w:p w14:paraId="374F6C74" w14:textId="3F111029" w:rsidR="001D516F" w:rsidRDefault="001D516F">
      <w:pPr>
        <w:spacing w:before="0" w:after="160"/>
        <w:ind w:firstLine="0"/>
        <w:jc w:val="left"/>
        <w:sectPr w:rsidR="001D516F" w:rsidSect="008F2239">
          <w:headerReference w:type="even" r:id="rId9"/>
          <w:headerReference w:type="default" r:id="rId10"/>
          <w:footerReference w:type="even" r:id="rId11"/>
          <w:footerReference w:type="default" r:id="rId12"/>
          <w:headerReference w:type="first" r:id="rId13"/>
          <w:footerReference w:type="first" r:id="rId14"/>
          <w:pgSz w:w="11906" w:h="16838"/>
          <w:pgMar w:top="1417" w:right="1701" w:bottom="1417" w:left="1701" w:header="708" w:footer="708" w:gutter="0"/>
          <w:cols w:space="708"/>
          <w:titlePg/>
          <w:docGrid w:linePitch="360"/>
        </w:sectPr>
      </w:pPr>
    </w:p>
    <w:p w14:paraId="21507F39" w14:textId="56468C7F" w:rsidR="001D0676" w:rsidRDefault="001D0676" w:rsidP="001D0676">
      <w:pPr>
        <w:tabs>
          <w:tab w:val="left" w:pos="2041"/>
        </w:tabs>
        <w:ind w:firstLine="0"/>
      </w:pPr>
    </w:p>
    <w:p w14:paraId="52A40714" w14:textId="6E784381" w:rsidR="001D0676" w:rsidRPr="001D0676" w:rsidRDefault="001D0676" w:rsidP="001D0676">
      <w:pPr>
        <w:tabs>
          <w:tab w:val="left" w:pos="2041"/>
        </w:tabs>
        <w:sectPr w:rsidR="001D0676" w:rsidRPr="001D0676" w:rsidSect="00030BF4">
          <w:headerReference w:type="first" r:id="rId15"/>
          <w:type w:val="continuous"/>
          <w:pgSz w:w="11906" w:h="16838"/>
          <w:pgMar w:top="1417" w:right="1701" w:bottom="1417" w:left="1701" w:header="708" w:footer="708" w:gutter="0"/>
          <w:cols w:space="708"/>
          <w:titlePg/>
          <w:docGrid w:linePitch="360"/>
        </w:sectPr>
      </w:pPr>
    </w:p>
    <w:p w14:paraId="12935ECF" w14:textId="4E3BFD7B" w:rsidR="001D0676" w:rsidRDefault="001D0676" w:rsidP="001D0676">
      <w:pPr>
        <w:tabs>
          <w:tab w:val="left" w:pos="2492"/>
        </w:tabs>
        <w:ind w:firstLine="0"/>
      </w:pPr>
    </w:p>
    <w:p w14:paraId="7C8B9002" w14:textId="77777777" w:rsidR="001D0676" w:rsidRPr="001D0676" w:rsidRDefault="001D0676" w:rsidP="001D0676">
      <w:pPr>
        <w:ind w:firstLine="0"/>
      </w:pPr>
    </w:p>
    <w:tbl>
      <w:tblPr>
        <w:tblStyle w:val="Tablaconcuadrcula"/>
        <w:tblW w:w="0" w:type="auto"/>
        <w:tblLook w:val="04A0" w:firstRow="1" w:lastRow="0" w:firstColumn="1" w:lastColumn="0" w:noHBand="0" w:noVBand="1"/>
      </w:tblPr>
      <w:tblGrid>
        <w:gridCol w:w="8494"/>
      </w:tblGrid>
      <w:tr w:rsidR="00AF3595" w14:paraId="3EB65BB0" w14:textId="77777777" w:rsidTr="00114B07">
        <w:tc>
          <w:tcPr>
            <w:tcW w:w="8494" w:type="dxa"/>
            <w:tcBorders>
              <w:left w:val="nil"/>
              <w:right w:val="nil"/>
            </w:tcBorders>
          </w:tcPr>
          <w:p w14:paraId="268E5DEF" w14:textId="77777777" w:rsidR="00AF3595" w:rsidRPr="00114B07" w:rsidRDefault="00114B07" w:rsidP="00462D5F">
            <w:pPr>
              <w:pStyle w:val="Ttulo1"/>
              <w:numPr>
                <w:ilvl w:val="0"/>
                <w:numId w:val="0"/>
              </w:numPr>
              <w:ind w:left="340"/>
              <w:jc w:val="center"/>
              <w:outlineLvl w:val="0"/>
            </w:pPr>
            <w:bookmarkStart w:id="1" w:name="_Toc93076271"/>
            <w:r w:rsidRPr="00114B07">
              <w:t>Índice de Contenido</w:t>
            </w:r>
            <w:bookmarkEnd w:id="1"/>
          </w:p>
        </w:tc>
      </w:tr>
    </w:tbl>
    <w:p w14:paraId="74E83BD0" w14:textId="77777777" w:rsidR="00AF3595" w:rsidRDefault="00AF3595" w:rsidP="00E60CF5"/>
    <w:sdt>
      <w:sdtPr>
        <w:rPr>
          <w:rFonts w:ascii="LM Roman 12" w:eastAsiaTheme="minorHAnsi" w:hAnsi="LM Roman 12" w:cstheme="minorBidi"/>
          <w:color w:val="auto"/>
          <w:sz w:val="24"/>
          <w:szCs w:val="22"/>
          <w:lang w:eastAsia="en-US"/>
        </w:rPr>
        <w:id w:val="48888106"/>
        <w:docPartObj>
          <w:docPartGallery w:val="Table of Contents"/>
          <w:docPartUnique/>
        </w:docPartObj>
      </w:sdtPr>
      <w:sdtEndPr>
        <w:rPr>
          <w:rFonts w:asciiTheme="minorHAnsi" w:hAnsiTheme="minorHAnsi"/>
          <w:b/>
          <w:bCs/>
        </w:rPr>
      </w:sdtEndPr>
      <w:sdtContent>
        <w:p w14:paraId="0C4B8257" w14:textId="77777777" w:rsidR="00E60CF5" w:rsidRDefault="00E60CF5">
          <w:pPr>
            <w:pStyle w:val="TtuloTDC"/>
          </w:pPr>
        </w:p>
        <w:p w14:paraId="6C0EFB36" w14:textId="1C1D6487" w:rsidR="000F5D83" w:rsidRDefault="00E60CF5">
          <w:pPr>
            <w:pStyle w:val="TDC1"/>
            <w:tabs>
              <w:tab w:val="right" w:leader="dot" w:pos="8494"/>
            </w:tabs>
            <w:rPr>
              <w:rFonts w:eastAsiaTheme="minorEastAsia"/>
              <w:noProof/>
              <w:sz w:val="22"/>
              <w:lang w:eastAsia="es-ES"/>
            </w:rPr>
          </w:pPr>
          <w:r>
            <w:rPr>
              <w:b/>
              <w:bCs/>
            </w:rPr>
            <w:fldChar w:fldCharType="begin"/>
          </w:r>
          <w:r>
            <w:rPr>
              <w:b/>
              <w:bCs/>
            </w:rPr>
            <w:instrText xml:space="preserve"> TOC \o "1-3" \h \z \u </w:instrText>
          </w:r>
          <w:r>
            <w:rPr>
              <w:b/>
              <w:bCs/>
            </w:rPr>
            <w:fldChar w:fldCharType="separate"/>
          </w:r>
          <w:hyperlink w:anchor="_Toc93076271" w:history="1">
            <w:r w:rsidR="000F5D83" w:rsidRPr="00456B20">
              <w:rPr>
                <w:rStyle w:val="Hipervnculo"/>
                <w:noProof/>
              </w:rPr>
              <w:t>Índice de Contenido</w:t>
            </w:r>
            <w:r w:rsidR="000F5D83">
              <w:rPr>
                <w:noProof/>
                <w:webHidden/>
              </w:rPr>
              <w:tab/>
            </w:r>
            <w:r w:rsidR="000F5D83">
              <w:rPr>
                <w:noProof/>
                <w:webHidden/>
              </w:rPr>
              <w:fldChar w:fldCharType="begin"/>
            </w:r>
            <w:r w:rsidR="000F5D83">
              <w:rPr>
                <w:noProof/>
                <w:webHidden/>
              </w:rPr>
              <w:instrText xml:space="preserve"> PAGEREF _Toc93076271 \h </w:instrText>
            </w:r>
            <w:r w:rsidR="000F5D83">
              <w:rPr>
                <w:noProof/>
                <w:webHidden/>
              </w:rPr>
            </w:r>
            <w:r w:rsidR="000F5D83">
              <w:rPr>
                <w:noProof/>
                <w:webHidden/>
              </w:rPr>
              <w:fldChar w:fldCharType="separate"/>
            </w:r>
            <w:r w:rsidR="006650C0">
              <w:rPr>
                <w:noProof/>
                <w:webHidden/>
              </w:rPr>
              <w:t>2</w:t>
            </w:r>
            <w:r w:rsidR="000F5D83">
              <w:rPr>
                <w:noProof/>
                <w:webHidden/>
              </w:rPr>
              <w:fldChar w:fldCharType="end"/>
            </w:r>
          </w:hyperlink>
        </w:p>
        <w:p w14:paraId="15C834D7" w14:textId="0D2AA7C8" w:rsidR="000F5D83" w:rsidRDefault="00CB1268">
          <w:pPr>
            <w:pStyle w:val="TDC1"/>
            <w:tabs>
              <w:tab w:val="left" w:pos="880"/>
              <w:tab w:val="right" w:leader="dot" w:pos="8494"/>
            </w:tabs>
            <w:rPr>
              <w:rFonts w:eastAsiaTheme="minorEastAsia"/>
              <w:noProof/>
              <w:sz w:val="22"/>
              <w:lang w:eastAsia="es-ES"/>
            </w:rPr>
          </w:pPr>
          <w:hyperlink w:anchor="_Toc93076272" w:history="1">
            <w:r w:rsidR="000F5D83" w:rsidRPr="00456B20">
              <w:rPr>
                <w:rStyle w:val="Hipervnculo"/>
                <w:rFonts w:ascii="LM Roman 12" w:hAnsi="LM Roman 12"/>
                <w:noProof/>
              </w:rPr>
              <w:t>1.</w:t>
            </w:r>
            <w:r w:rsidR="000F5D83">
              <w:rPr>
                <w:rFonts w:eastAsiaTheme="minorEastAsia"/>
                <w:noProof/>
                <w:sz w:val="22"/>
                <w:lang w:eastAsia="es-ES"/>
              </w:rPr>
              <w:tab/>
            </w:r>
            <w:r w:rsidR="000F5D83" w:rsidRPr="00456B20">
              <w:rPr>
                <w:rStyle w:val="Hipervnculo"/>
                <w:noProof/>
              </w:rPr>
              <w:t>Resumen del estado del arte</w:t>
            </w:r>
            <w:r w:rsidR="000F5D83">
              <w:rPr>
                <w:noProof/>
                <w:webHidden/>
              </w:rPr>
              <w:tab/>
            </w:r>
            <w:r w:rsidR="000F5D83">
              <w:rPr>
                <w:noProof/>
                <w:webHidden/>
              </w:rPr>
              <w:fldChar w:fldCharType="begin"/>
            </w:r>
            <w:r w:rsidR="000F5D83">
              <w:rPr>
                <w:noProof/>
                <w:webHidden/>
              </w:rPr>
              <w:instrText xml:space="preserve"> PAGEREF _Toc93076272 \h </w:instrText>
            </w:r>
            <w:r w:rsidR="000F5D83">
              <w:rPr>
                <w:noProof/>
                <w:webHidden/>
              </w:rPr>
            </w:r>
            <w:r w:rsidR="000F5D83">
              <w:rPr>
                <w:noProof/>
                <w:webHidden/>
              </w:rPr>
              <w:fldChar w:fldCharType="separate"/>
            </w:r>
            <w:r w:rsidR="006650C0">
              <w:rPr>
                <w:noProof/>
                <w:webHidden/>
              </w:rPr>
              <w:t>3</w:t>
            </w:r>
            <w:r w:rsidR="000F5D83">
              <w:rPr>
                <w:noProof/>
                <w:webHidden/>
              </w:rPr>
              <w:fldChar w:fldCharType="end"/>
            </w:r>
          </w:hyperlink>
        </w:p>
        <w:p w14:paraId="3C9FD713" w14:textId="3A41B7C7" w:rsidR="000F5D83" w:rsidRDefault="00CB1268">
          <w:pPr>
            <w:pStyle w:val="TDC1"/>
            <w:tabs>
              <w:tab w:val="left" w:pos="880"/>
              <w:tab w:val="right" w:leader="dot" w:pos="8494"/>
            </w:tabs>
            <w:rPr>
              <w:rFonts w:eastAsiaTheme="minorEastAsia"/>
              <w:noProof/>
              <w:sz w:val="22"/>
              <w:lang w:eastAsia="es-ES"/>
            </w:rPr>
          </w:pPr>
          <w:hyperlink w:anchor="_Toc93076273" w:history="1">
            <w:r w:rsidR="000F5D83" w:rsidRPr="00456B20">
              <w:rPr>
                <w:rStyle w:val="Hipervnculo"/>
                <w:rFonts w:ascii="LM Roman 12" w:hAnsi="LM Roman 12"/>
                <w:noProof/>
              </w:rPr>
              <w:t>2.</w:t>
            </w:r>
            <w:r w:rsidR="000F5D83">
              <w:rPr>
                <w:rFonts w:eastAsiaTheme="minorEastAsia"/>
                <w:noProof/>
                <w:sz w:val="22"/>
                <w:lang w:eastAsia="es-ES"/>
              </w:rPr>
              <w:tab/>
            </w:r>
            <w:r w:rsidR="000F5D83" w:rsidRPr="00456B20">
              <w:rPr>
                <w:rStyle w:val="Hipervnculo"/>
                <w:noProof/>
              </w:rPr>
              <w:t>Bibliografía</w:t>
            </w:r>
            <w:r w:rsidR="000F5D83">
              <w:rPr>
                <w:noProof/>
                <w:webHidden/>
              </w:rPr>
              <w:tab/>
            </w:r>
            <w:r w:rsidR="000F5D83">
              <w:rPr>
                <w:noProof/>
                <w:webHidden/>
              </w:rPr>
              <w:fldChar w:fldCharType="begin"/>
            </w:r>
            <w:r w:rsidR="000F5D83">
              <w:rPr>
                <w:noProof/>
                <w:webHidden/>
              </w:rPr>
              <w:instrText xml:space="preserve"> PAGEREF _Toc93076273 \h </w:instrText>
            </w:r>
            <w:r w:rsidR="000F5D83">
              <w:rPr>
                <w:noProof/>
                <w:webHidden/>
              </w:rPr>
            </w:r>
            <w:r w:rsidR="000F5D83">
              <w:rPr>
                <w:noProof/>
                <w:webHidden/>
              </w:rPr>
              <w:fldChar w:fldCharType="separate"/>
            </w:r>
            <w:r w:rsidR="006650C0">
              <w:rPr>
                <w:noProof/>
                <w:webHidden/>
              </w:rPr>
              <w:t>5</w:t>
            </w:r>
            <w:r w:rsidR="000F5D83">
              <w:rPr>
                <w:noProof/>
                <w:webHidden/>
              </w:rPr>
              <w:fldChar w:fldCharType="end"/>
            </w:r>
          </w:hyperlink>
        </w:p>
        <w:p w14:paraId="550F631B" w14:textId="5B0ACBDE" w:rsidR="00E60CF5" w:rsidRDefault="00E60CF5">
          <w:r>
            <w:rPr>
              <w:b/>
              <w:bCs/>
            </w:rPr>
            <w:fldChar w:fldCharType="end"/>
          </w:r>
        </w:p>
      </w:sdtContent>
    </w:sdt>
    <w:p w14:paraId="1D33B679" w14:textId="77777777" w:rsidR="004D1002" w:rsidRDefault="004D1002">
      <w:pPr>
        <w:spacing w:before="0" w:after="160"/>
        <w:ind w:firstLine="0"/>
        <w:jc w:val="left"/>
      </w:pPr>
      <w:r>
        <w:br w:type="page"/>
      </w:r>
    </w:p>
    <w:p w14:paraId="602643C5" w14:textId="77777777" w:rsidR="00465FD0" w:rsidRDefault="00465FD0" w:rsidP="00465FD0">
      <w:pPr>
        <w:ind w:firstLine="0"/>
        <w:sectPr w:rsidR="00465FD0" w:rsidSect="00F83239">
          <w:headerReference w:type="default" r:id="rId16"/>
          <w:pgSz w:w="11906" w:h="16838"/>
          <w:pgMar w:top="1417" w:right="1701" w:bottom="1417" w:left="1701" w:header="708" w:footer="708" w:gutter="0"/>
          <w:cols w:space="708"/>
          <w:titlePg/>
          <w:docGrid w:linePitch="360"/>
        </w:sectPr>
      </w:pPr>
    </w:p>
    <w:p w14:paraId="6F428B58" w14:textId="5793F4C8" w:rsidR="00F55AAB" w:rsidRDefault="00F55AAB" w:rsidP="00465FD0">
      <w:pPr>
        <w:ind w:firstLine="0"/>
      </w:pPr>
    </w:p>
    <w:p w14:paraId="62227179" w14:textId="77777777" w:rsidR="001A09F5" w:rsidRDefault="001A09F5" w:rsidP="00465FD0">
      <w:pPr>
        <w:ind w:firstLine="0"/>
      </w:pPr>
    </w:p>
    <w:tbl>
      <w:tblPr>
        <w:tblStyle w:val="Tablaconcuadrcula"/>
        <w:tblW w:w="0" w:type="auto"/>
        <w:tblLook w:val="04A0" w:firstRow="1" w:lastRow="0" w:firstColumn="1" w:lastColumn="0" w:noHBand="0" w:noVBand="1"/>
      </w:tblPr>
      <w:tblGrid>
        <w:gridCol w:w="8494"/>
      </w:tblGrid>
      <w:tr w:rsidR="007C0FFE" w14:paraId="07869D75" w14:textId="77777777" w:rsidTr="00FB6B38">
        <w:tc>
          <w:tcPr>
            <w:tcW w:w="8494" w:type="dxa"/>
            <w:tcBorders>
              <w:left w:val="nil"/>
              <w:right w:val="nil"/>
            </w:tcBorders>
          </w:tcPr>
          <w:p w14:paraId="66E8AECB" w14:textId="0AEE0BEF" w:rsidR="007C0FFE" w:rsidRPr="00114B07" w:rsidRDefault="000F5D83" w:rsidP="00FB6B38">
            <w:pPr>
              <w:pStyle w:val="Ttulo1"/>
              <w:jc w:val="center"/>
              <w:outlineLvl w:val="0"/>
            </w:pPr>
            <w:bookmarkStart w:id="2" w:name="_Toc93076272"/>
            <w:r>
              <w:t>Resumen del estado del arte</w:t>
            </w:r>
            <w:bookmarkEnd w:id="2"/>
          </w:p>
        </w:tc>
      </w:tr>
    </w:tbl>
    <w:p w14:paraId="525340B5" w14:textId="77777777" w:rsidR="007C0FFE" w:rsidRDefault="007C0FFE" w:rsidP="00FB6B38"/>
    <w:p w14:paraId="28322EBC" w14:textId="0694F112" w:rsidR="00BF720F" w:rsidRPr="00040256" w:rsidRDefault="00F41F6C" w:rsidP="00F41F6C">
      <w:pPr>
        <w:pStyle w:val="Ttulo4"/>
        <w:ind w:firstLine="0"/>
        <w:rPr>
          <w:lang w:val="en-US"/>
        </w:rPr>
      </w:pPr>
      <w:r w:rsidRPr="00040256">
        <w:rPr>
          <w:lang w:val="en-US"/>
        </w:rPr>
        <w:t>Referencia del artículo</w:t>
      </w:r>
    </w:p>
    <w:p w14:paraId="1AF0E42E" w14:textId="198FC8F8" w:rsidR="00F41F6C" w:rsidRDefault="00F41F6C" w:rsidP="00F41F6C">
      <w:r w:rsidRPr="00F41F6C">
        <w:rPr>
          <w:lang w:val="en-US"/>
        </w:rPr>
        <w:t xml:space="preserve">El artículo seleccionado es </w:t>
      </w:r>
      <w:r>
        <w:rPr>
          <w:lang w:val="en-US"/>
        </w:rPr>
        <w:t>“</w:t>
      </w:r>
      <w:r w:rsidRPr="006A27CA">
        <w:rPr>
          <w:i/>
          <w:iCs/>
          <w:lang w:val="en-US"/>
        </w:rPr>
        <w:t>Unsupervised Learning of Probably Symmetric Deformable 3D Objects from Images in the Wild</w:t>
      </w:r>
      <w:r w:rsidR="00952EE9">
        <w:rPr>
          <w:lang w:val="en-US"/>
        </w:rPr>
        <w:t xml:space="preserve">”, cuyos autores son </w:t>
      </w:r>
      <w:r w:rsidR="00952EE9" w:rsidRPr="00952EE9">
        <w:rPr>
          <w:i/>
          <w:iCs/>
          <w:lang w:val="en-US"/>
        </w:rPr>
        <w:t>Shangzhe Wu</w:t>
      </w:r>
      <w:r w:rsidR="00952EE9">
        <w:rPr>
          <w:i/>
          <w:iCs/>
          <w:lang w:val="en-US"/>
        </w:rPr>
        <w:t>,</w:t>
      </w:r>
      <w:r w:rsidR="00952EE9" w:rsidRPr="00952EE9">
        <w:rPr>
          <w:i/>
          <w:iCs/>
          <w:lang w:val="en-US"/>
        </w:rPr>
        <w:t xml:space="preserve"> Christian Rupprecht</w:t>
      </w:r>
      <w:r w:rsidR="00952EE9">
        <w:rPr>
          <w:i/>
          <w:iCs/>
          <w:lang w:val="en-US"/>
        </w:rPr>
        <w:t>,</w:t>
      </w:r>
      <w:r w:rsidR="00952EE9" w:rsidRPr="00952EE9">
        <w:rPr>
          <w:i/>
          <w:iCs/>
          <w:lang w:val="en-US"/>
        </w:rPr>
        <w:t xml:space="preserve"> Andrea Vedaldi</w:t>
      </w:r>
      <w:r w:rsidR="00952EE9">
        <w:rPr>
          <w:lang w:val="en-US"/>
        </w:rPr>
        <w:t xml:space="preserve">. </w:t>
      </w:r>
      <w:r w:rsidR="00952EE9" w:rsidRPr="00952EE9">
        <w:t>La fecha de publiación del artículo data del 31 de m</w:t>
      </w:r>
      <w:r w:rsidR="00952EE9">
        <w:t xml:space="preserve">arzo del 2020, y fue publicada por el grupo </w:t>
      </w:r>
      <w:r w:rsidR="00952EE9">
        <w:rPr>
          <w:i/>
          <w:iCs/>
        </w:rPr>
        <w:t>Visual Geometry Group</w:t>
      </w:r>
      <w:r w:rsidR="00952EE9">
        <w:t xml:space="preserve"> perteneciente a la </w:t>
      </w:r>
      <w:r w:rsidR="003E3022">
        <w:t>U</w:t>
      </w:r>
      <w:r w:rsidR="00952EE9">
        <w:t xml:space="preserve">niversidad de </w:t>
      </w:r>
      <w:r w:rsidR="00952EE9" w:rsidRPr="00952EE9">
        <w:rPr>
          <w:i/>
          <w:iCs/>
        </w:rPr>
        <w:t>Oxford</w:t>
      </w:r>
      <w:r w:rsidR="004B41E7">
        <w:rPr>
          <w:i/>
          <w:iCs/>
        </w:rPr>
        <w:t xml:space="preserve"> </w:t>
      </w:r>
      <w:r w:rsidR="004B41E7">
        <w:rPr>
          <w:i/>
          <w:iCs/>
        </w:rPr>
        <w:fldChar w:fldCharType="begin"/>
      </w:r>
      <w:r w:rsidR="004B41E7">
        <w:rPr>
          <w:i/>
          <w:iCs/>
        </w:rPr>
        <w:instrText xml:space="preserve"> ADDIN ZOTERO_ITEM CSL_CITATION {"citationID":"SoK08dLJ","properties":{"formattedCitation":"[1]","plainCitation":"[1]","noteIndex":0},"citationItems":[{"id":116,"uris":["http://zotero.org/users/local/MJcpblA1/items/DCXB9WU3"],"uri":["http://zotero.org/users/local/MJcpblA1/items/DCXB9WU3"],"itemData":{"id":116,"type":"article-journal","abstract":"We propose a method to learn 3D deformable object categories from raw single-view images, without external supervision. The method is based on an autoencoder that factors each input image into depth, albedo, viewpoint and illumination. In order to disentangle these components without supervision, we use the fact that many object categories have, at least in principle, a symmetric structure. We show that reasoning about illumination allows us to exploit the underlying object symmetry even if the appearance is not symmetric due to shading. Furthermore, we model objects that are probably, but not certainly, symmetric by predicting a symmetry probability map, learned end-to-end with the other components of the model. Our experiments show that this method can recover very accurately the 3D shape of human faces, cat faces and cars from single-view images, without any supervision or a prior shape model. On benchmarks, we demonstrate superior accuracy compared to another method that uses supervision at the level of 2D image correspondences.","container-title":"arXiv:1911.11130 [cs]","note":"arXiv: 1911.11130","source":"arXiv.org","title":"Unsupervised Learning of Probably Symmetric Deformable 3D Objects from Images in the Wild","URL":"http://arxiv.org/abs/1911.11130","author":[{"family":"Wu","given":"Shangzhe"},{"family":"Rupprecht","given":"Christian"},{"family":"Vedaldi","given":"Andrea"}],"accessed":{"date-parts":[["2022",1,14]]},"issued":{"date-parts":[["2020",3,30]]}}}],"schema":"https://github.com/citation-style-language/schema/raw/master/csl-citation.json"} </w:instrText>
      </w:r>
      <w:r w:rsidR="004B41E7">
        <w:rPr>
          <w:i/>
          <w:iCs/>
        </w:rPr>
        <w:fldChar w:fldCharType="separate"/>
      </w:r>
      <w:r w:rsidR="004B41E7" w:rsidRPr="004B41E7">
        <w:rPr>
          <w:rFonts w:ascii="Calibri" w:hAnsi="Calibri" w:cs="Calibri"/>
        </w:rPr>
        <w:t>[1]</w:t>
      </w:r>
      <w:r w:rsidR="004B41E7">
        <w:rPr>
          <w:i/>
          <w:iCs/>
        </w:rPr>
        <w:fldChar w:fldCharType="end"/>
      </w:r>
      <w:r w:rsidR="00952EE9">
        <w:rPr>
          <w:i/>
          <w:iCs/>
        </w:rPr>
        <w:t>.</w:t>
      </w:r>
    </w:p>
    <w:p w14:paraId="4922CEBB" w14:textId="2B199774" w:rsidR="00200D37" w:rsidRDefault="00200D37" w:rsidP="00200D37">
      <w:pPr>
        <w:pStyle w:val="Ttulo4"/>
        <w:ind w:firstLine="0"/>
      </w:pPr>
      <w:r>
        <w:t>Descripción de la temática</w:t>
      </w:r>
    </w:p>
    <w:p w14:paraId="0FD40706" w14:textId="3B71FEEB" w:rsidR="00200D37" w:rsidRDefault="00200D37" w:rsidP="00200D37">
      <w:r>
        <w:t>La inteligencia artificial está muy presente en nuestro día a día, hasta tal punto que por ejemplo se use la misma en un aeropuerto para poder identificar una persona a partir de un escáner facial</w:t>
      </w:r>
      <w:r w:rsidR="00E91DB8">
        <w:t>.</w:t>
      </w:r>
    </w:p>
    <w:p w14:paraId="1F4D556A" w14:textId="5F1868BE" w:rsidR="00E91DB8" w:rsidRDefault="00E91DB8" w:rsidP="00200D37">
      <w:r>
        <w:t>El objetivo de este artículo es</w:t>
      </w:r>
      <w:r w:rsidR="00E90D36">
        <w:t xml:space="preserve"> enseñar a</w:t>
      </w:r>
      <w:r>
        <w:t xml:space="preserve"> obtener mayor información de las imágenes, crear modelos de 3 dimensiones a partir de imágenes de </w:t>
      </w:r>
      <w:r w:rsidR="00E90D36">
        <w:t>2</w:t>
      </w:r>
      <w:r>
        <w:t xml:space="preserve"> dimensiones, de tal forma que se pueda reconstruir una cara humana </w:t>
      </w:r>
      <w:r w:rsidR="00E90D36">
        <w:t>o animal</w:t>
      </w:r>
      <w:r>
        <w:t xml:space="preserve"> a partir de imágenes en </w:t>
      </w:r>
      <w:r w:rsidR="00E90D36">
        <w:t>2</w:t>
      </w:r>
      <w:r>
        <w:t xml:space="preserve"> dimensiones.</w:t>
      </w:r>
    </w:p>
    <w:p w14:paraId="08669354" w14:textId="05BBC207" w:rsidR="00E90D36" w:rsidRDefault="00E90D36" w:rsidP="00200D37">
      <w:r>
        <w:t>Para poder realizar esta difícil tarea, el artículo recoge el cómo divide una imagen para poder luego reconstruirla, esto se consigue gracias a los fatores profundidad, albedo, punto de vista e iluminación</w:t>
      </w:r>
      <w:r w:rsidR="009B172C">
        <w:t xml:space="preserve"> (características de una imagen)</w:t>
      </w:r>
      <w:r>
        <w:t>.</w:t>
      </w:r>
    </w:p>
    <w:p w14:paraId="0A34047D" w14:textId="2579297A" w:rsidR="00AB35C8" w:rsidRDefault="00AB35C8" w:rsidP="00AB35C8">
      <w:pPr>
        <w:pStyle w:val="Ttulo4"/>
        <w:ind w:firstLine="0"/>
      </w:pPr>
      <w:r>
        <w:t>Novedades que presenta el artículo</w:t>
      </w:r>
    </w:p>
    <w:p w14:paraId="6B3CB478" w14:textId="77777777" w:rsidR="004E4913" w:rsidRDefault="004E4913" w:rsidP="00AB35C8">
      <w:r>
        <w:t xml:space="preserve">Respecto al problema que se busca solventar, cabe destacar que hay proyectos similares tal y como se indican en el artículo, pero éstos no son del todo iguales. </w:t>
      </w:r>
    </w:p>
    <w:p w14:paraId="3438E9A3" w14:textId="3C14031D" w:rsidR="00AB35C8" w:rsidRDefault="004E4913" w:rsidP="00AB35C8">
      <w:r>
        <w:t xml:space="preserve">Por ejemplo, </w:t>
      </w:r>
      <w:r>
        <w:rPr>
          <w:i/>
          <w:iCs/>
        </w:rPr>
        <w:t>Kato</w:t>
      </w:r>
      <w:r>
        <w:t xml:space="preserve"> realiza algo similar, pero en este caso usa el punto de vista como supervisión, mientras que en esta solución el aprendizaje es no supervisado.</w:t>
      </w:r>
      <w:r w:rsidR="00A366DD">
        <w:t xml:space="preserve"> </w:t>
      </w:r>
      <w:r w:rsidR="006E2062">
        <w:rPr>
          <w:i/>
          <w:iCs/>
        </w:rPr>
        <w:t>HoloGAN</w:t>
      </w:r>
      <w:r w:rsidR="006E2062">
        <w:t xml:space="preserve"> al igual que la solución que se aborda usa imágenes pero no obtiene una reconstrucción en 3 dimensiones.</w:t>
      </w:r>
      <w:r>
        <w:t xml:space="preserve"> </w:t>
      </w:r>
      <w:r w:rsidR="00A366DD">
        <w:rPr>
          <w:i/>
          <w:iCs/>
        </w:rPr>
        <w:t>Henzler et al</w:t>
      </w:r>
      <w:r w:rsidR="00A366DD">
        <w:t>, necesita que las imágenes estén sobre un fondo blanco, sin embargo en esta solución no es necesario.</w:t>
      </w:r>
    </w:p>
    <w:p w14:paraId="66C84D6B" w14:textId="49C69099" w:rsidR="00CC02F2" w:rsidRDefault="00F16EB5" w:rsidP="00AB35C8">
      <w:r>
        <w:t xml:space="preserve">Lo que se busca con esta solución es fusionar conceptos de diferentes proyectos, consiguiendo así unos mejores resultados. Para ello, se le proporciona al modelo un </w:t>
      </w:r>
      <w:r>
        <w:lastRenderedPageBreak/>
        <w:t>conjunto de imágenes, siendo la imagen la entrada al modelo y como salida obtenemos una descomposición de la forma en 3 dimensiones, el albedo, la iluminación y el punto de vista. Con esta descomposición se consigue reconstruir un modelo tridimensional a partir de una imagen bidimensional.</w:t>
      </w:r>
    </w:p>
    <w:p w14:paraId="61A61C5D" w14:textId="353BF972" w:rsidR="008D1AAE" w:rsidRDefault="008D1AAE" w:rsidP="00AB35C8">
      <w:r>
        <w:t xml:space="preserve">Como punto final destacar que, para que el modelo sea capaz de aprender sin supervisión se parte de una hipótesis, y ésta es que los objetos (imágenes) son simétricos, pero esto no es del todo cierto ya que en la naturaleza no existe una simetría al 100%, es por ello que se controla esta asimetría a partir de dos medidas, consiguiendo así un alto rendimiento del modelo. </w:t>
      </w:r>
    </w:p>
    <w:p w14:paraId="58DD5F75" w14:textId="5B31ED35" w:rsidR="002F73FB" w:rsidRDefault="002F73FB" w:rsidP="002F73FB">
      <w:pPr>
        <w:pStyle w:val="Ttulo4"/>
        <w:ind w:firstLine="0"/>
      </w:pPr>
      <w:r>
        <w:t>Resumen de la parte experimental</w:t>
      </w:r>
    </w:p>
    <w:p w14:paraId="5CEE8FA0" w14:textId="77777777" w:rsidR="00D4428B" w:rsidRDefault="00040256" w:rsidP="00040256">
      <w:r>
        <w:t>Respecto a la comparación interna, se ha probado el modelo sin aprendizaje supervisado con el mismo modelo con aprendizaje supervisado, básicamente para así comparar la calidad de la reconstrucción que realiza el modelo</w:t>
      </w:r>
      <w:r w:rsidR="006768C5">
        <w:t>. Los resultado obtenidos son lógicamente que el modelo supervisado comete menos error, pero lo llamativo es ver cómo el modelo no supervisado se comporta mejor que modelos base (un modelo base lo que hace es predecir un mapa de profundidad uniforme y constante, el otro modelo base hace uso de un mapa de profundidad constante pero usando la media de todos los mapas de profundidad sobre el conjunto de test), al comportarse mejor el modelo no supervisado que estos modelos base podemos ver que realmente sí que aprende a reconstruir un modelo en 3 dimensiones a partir de 2 dimensiones.</w:t>
      </w:r>
    </w:p>
    <w:p w14:paraId="6D427BD4" w14:textId="2BAF8968" w:rsidR="00040256" w:rsidRDefault="00D4428B" w:rsidP="00040256">
      <w:r>
        <w:t>En cuanto a comparaciones externas, entendiendo esto como las comparaciones con otros modelos, los resultados obtenidos según el artículo es que hay una mejora en la calidad de la reconstrucción respecto a otros</w:t>
      </w:r>
      <w:r w:rsidR="00B051AF">
        <w:t>. En este caso no hay métricas pero sí podemos ver con ejemplos visuales dicha mejora.</w:t>
      </w:r>
    </w:p>
    <w:p w14:paraId="08371F0B" w14:textId="1A166057" w:rsidR="00027534" w:rsidRDefault="00027534" w:rsidP="00027534">
      <w:pPr>
        <w:pStyle w:val="Ttulo4"/>
        <w:ind w:firstLine="0"/>
      </w:pPr>
      <w:r>
        <w:t>Conclusiones</w:t>
      </w:r>
    </w:p>
    <w:p w14:paraId="677AA1BA" w14:textId="28A1B88E" w:rsidR="006B2CDB" w:rsidRDefault="00583E70" w:rsidP="006B2CDB">
      <w:r>
        <w:t>En este artículo se muestra un método que es capaz de generar un modelo en 3 dimensiones a partir de imágenes en 2 dimensiones. A la vista de los resultados obtenidos vemos que sí que es capaz de mejorar este método a los métodos anteriores, ofreciendo una reconstrucción de mayor calidad y que es sensible a cambios.</w:t>
      </w:r>
    </w:p>
    <w:p w14:paraId="63B0896C" w14:textId="076CE27F" w:rsidR="00F41F6C" w:rsidRDefault="00583E70" w:rsidP="00F41F6C">
      <w:r>
        <w:t>Por otro lado, no todos los puntos son positivos, por ejemplo el método explicado no funciona bien cuando las imágenes tienen una mala iluminación, cuando la pose es muy extrema (ya sea que es muy de perfil, o un ángulo no tan frontal)</w:t>
      </w:r>
      <w:r w:rsidR="005F2A2D">
        <w:t xml:space="preserve"> o cuando las texturas son muy oscuras.</w:t>
      </w:r>
    </w:p>
    <w:p w14:paraId="7739C8F2" w14:textId="582A6A1A" w:rsidR="005F2A2D" w:rsidRPr="00952EE9" w:rsidRDefault="005F2A2D" w:rsidP="00F41F6C">
      <w:r>
        <w:t>En resumen, aunque como toda técnica tiene sus ventajas e inconvenientes, podemos ver que son muchas más las ventajas que ofrece este método respecto a otros que inconvenientes.</w:t>
      </w:r>
    </w:p>
    <w:p w14:paraId="1A570F75" w14:textId="2837AAE7" w:rsidR="00BF720F" w:rsidRPr="00952EE9" w:rsidRDefault="00BF720F" w:rsidP="00BF720F">
      <w:pPr>
        <w:rPr>
          <w:i/>
          <w:iCs/>
        </w:rPr>
        <w:sectPr w:rsidR="00BF720F" w:rsidRPr="00952EE9" w:rsidSect="00F83239">
          <w:headerReference w:type="default" r:id="rId17"/>
          <w:pgSz w:w="11906" w:h="16838"/>
          <w:pgMar w:top="1417" w:right="1701" w:bottom="1417" w:left="1701" w:header="708" w:footer="708" w:gutter="0"/>
          <w:cols w:space="708"/>
          <w:titlePg/>
          <w:docGrid w:linePitch="360"/>
        </w:sectPr>
      </w:pPr>
    </w:p>
    <w:p w14:paraId="4209647C" w14:textId="3F3508D0" w:rsidR="007C0FFE" w:rsidRPr="00952EE9" w:rsidRDefault="007C0FFE" w:rsidP="007C0FFE"/>
    <w:p w14:paraId="709FE0BC" w14:textId="77777777" w:rsidR="0057575A" w:rsidRPr="00952EE9" w:rsidRDefault="0057575A" w:rsidP="007C0FFE"/>
    <w:tbl>
      <w:tblPr>
        <w:tblStyle w:val="Tablaconcuadrcula"/>
        <w:tblW w:w="0" w:type="auto"/>
        <w:tblLook w:val="04A0" w:firstRow="1" w:lastRow="0" w:firstColumn="1" w:lastColumn="0" w:noHBand="0" w:noVBand="1"/>
      </w:tblPr>
      <w:tblGrid>
        <w:gridCol w:w="8494"/>
      </w:tblGrid>
      <w:tr w:rsidR="007C0FFE" w14:paraId="05E1BBF7" w14:textId="77777777" w:rsidTr="00FB6B38">
        <w:tc>
          <w:tcPr>
            <w:tcW w:w="8494" w:type="dxa"/>
            <w:tcBorders>
              <w:left w:val="nil"/>
              <w:right w:val="nil"/>
            </w:tcBorders>
          </w:tcPr>
          <w:p w14:paraId="7D60CE92" w14:textId="77777777" w:rsidR="007C0FFE" w:rsidRPr="00114B07" w:rsidRDefault="007C0FFE" w:rsidP="00E32D2A">
            <w:pPr>
              <w:pStyle w:val="Ttulo1"/>
              <w:jc w:val="center"/>
              <w:outlineLvl w:val="0"/>
            </w:pPr>
            <w:bookmarkStart w:id="3" w:name="_Toc93076273"/>
            <w:r w:rsidRPr="00E32D2A">
              <w:t>Bibliografía</w:t>
            </w:r>
            <w:bookmarkEnd w:id="3"/>
          </w:p>
        </w:tc>
      </w:tr>
    </w:tbl>
    <w:p w14:paraId="04621261" w14:textId="59A70A94" w:rsidR="00EA586B" w:rsidRDefault="00EA586B" w:rsidP="00E32D2A"/>
    <w:p w14:paraId="7D31DD8C" w14:textId="77777777" w:rsidR="003208DA" w:rsidRPr="003208DA" w:rsidRDefault="00595702" w:rsidP="003208DA">
      <w:pPr>
        <w:pStyle w:val="Bibliografa"/>
        <w:rPr>
          <w:rFonts w:ascii="Calibri" w:hAnsi="Calibri" w:cs="Calibri"/>
        </w:rPr>
      </w:pPr>
      <w:r>
        <w:rPr>
          <w:lang w:val="en-US"/>
        </w:rPr>
        <w:fldChar w:fldCharType="begin"/>
      </w:r>
      <w:r w:rsidR="003208DA" w:rsidRPr="003208DA">
        <w:rPr>
          <w:lang w:val="en-US"/>
        </w:rPr>
        <w:instrText xml:space="preserve"> ADDIN ZOTERO_BIBL {"uncited":[],"omitted":[],"custom":[]} CSL_BIBLIOGRAPHY </w:instrText>
      </w:r>
      <w:r>
        <w:rPr>
          <w:lang w:val="en-US"/>
        </w:rPr>
        <w:fldChar w:fldCharType="separate"/>
      </w:r>
      <w:r w:rsidR="003208DA" w:rsidRPr="003208DA">
        <w:rPr>
          <w:rFonts w:ascii="Calibri" w:hAnsi="Calibri" w:cs="Calibri"/>
          <w:lang w:val="en-US"/>
        </w:rPr>
        <w:t>[1]</w:t>
      </w:r>
      <w:r w:rsidR="003208DA" w:rsidRPr="003208DA">
        <w:rPr>
          <w:rFonts w:ascii="Calibri" w:hAnsi="Calibri" w:cs="Calibri"/>
          <w:lang w:val="en-US"/>
        </w:rPr>
        <w:tab/>
        <w:t xml:space="preserve">S. Wu, C. Rupprecht, y A. Vedaldi, «Unsupervised Learning of Probably Symmetric Deformable 3D Objects from Images in the Wild», </w:t>
      </w:r>
      <w:r w:rsidR="003208DA" w:rsidRPr="003208DA">
        <w:rPr>
          <w:rFonts w:ascii="Calibri" w:hAnsi="Calibri" w:cs="Calibri"/>
          <w:i/>
          <w:iCs/>
          <w:lang w:val="en-US"/>
        </w:rPr>
        <w:t>arXiv:1911.11130 [cs]</w:t>
      </w:r>
      <w:r w:rsidR="003208DA" w:rsidRPr="003208DA">
        <w:rPr>
          <w:rFonts w:ascii="Calibri" w:hAnsi="Calibri" w:cs="Calibri"/>
          <w:lang w:val="en-US"/>
        </w:rPr>
        <w:t xml:space="preserve">, mar. 2020, Accedido: 14 de enero de 2022. </w:t>
      </w:r>
      <w:r w:rsidR="003208DA" w:rsidRPr="003208DA">
        <w:rPr>
          <w:rFonts w:ascii="Calibri" w:hAnsi="Calibri" w:cs="Calibri"/>
        </w:rPr>
        <w:t>[En línea]. Disponible en: http://arxiv.org/abs/1911.11130</w:t>
      </w:r>
    </w:p>
    <w:p w14:paraId="784DC1E1" w14:textId="02299DDB" w:rsidR="00BF720F" w:rsidRPr="003208DA" w:rsidRDefault="00595702" w:rsidP="00E32D2A">
      <w:r>
        <w:rPr>
          <w:lang w:val="en-US"/>
        </w:rPr>
        <w:fldChar w:fldCharType="end"/>
      </w:r>
    </w:p>
    <w:p w14:paraId="4167BCC0" w14:textId="77777777" w:rsidR="007C0FFE" w:rsidRPr="003208DA" w:rsidRDefault="007C0FFE" w:rsidP="00935AD4">
      <w:pPr>
        <w:ind w:firstLine="0"/>
      </w:pPr>
    </w:p>
    <w:sectPr w:rsidR="007C0FFE" w:rsidRPr="003208DA" w:rsidSect="00F83239">
      <w:headerReference w:type="default" r:id="rId18"/>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4451B1" w14:textId="77777777" w:rsidR="00CB1268" w:rsidRDefault="00CB1268" w:rsidP="004D1002">
      <w:pPr>
        <w:spacing w:before="0" w:after="0" w:line="240" w:lineRule="auto"/>
      </w:pPr>
      <w:r>
        <w:separator/>
      </w:r>
    </w:p>
  </w:endnote>
  <w:endnote w:type="continuationSeparator" w:id="0">
    <w:p w14:paraId="02590F0D" w14:textId="77777777" w:rsidR="00CB1268" w:rsidRDefault="00CB1268" w:rsidP="004D100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M Roman 12">
    <w:altName w:val="Calibri"/>
    <w:panose1 w:val="00000000000000000000"/>
    <w:charset w:val="00"/>
    <w:family w:val="modern"/>
    <w:notTrueType/>
    <w:pitch w:val="variable"/>
    <w:sig w:usb0="20000007" w:usb1="00000000" w:usb2="00000000" w:usb3="00000000" w:csb0="00000193"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7088ED" w14:textId="77777777" w:rsidR="002A70D3" w:rsidRDefault="002A70D3">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7864208"/>
      <w:docPartObj>
        <w:docPartGallery w:val="Page Numbers (Bottom of Page)"/>
        <w:docPartUnique/>
      </w:docPartObj>
    </w:sdtPr>
    <w:sdtEndPr/>
    <w:sdtContent>
      <w:p w14:paraId="5890DAF0" w14:textId="77777777" w:rsidR="00CA654B" w:rsidRPr="008F2239" w:rsidRDefault="00CB1268" w:rsidP="008B6CC2">
        <w:pPr>
          <w:pStyle w:val="Piedepgina"/>
          <w:jc w:val="center"/>
        </w:pPr>
      </w:p>
    </w:sdtContent>
  </w:sdt>
  <w:p w14:paraId="482C1935" w14:textId="77777777" w:rsidR="00CA654B" w:rsidRDefault="00CA654B" w:rsidP="008F2239">
    <w:pPr>
      <w:pStyle w:val="Piedepgin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FA18CF" w14:textId="77777777" w:rsidR="002A70D3" w:rsidRDefault="002A70D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BF906B" w14:textId="77777777" w:rsidR="00CB1268" w:rsidRDefault="00CB1268" w:rsidP="004D1002">
      <w:pPr>
        <w:spacing w:before="0" w:after="0" w:line="240" w:lineRule="auto"/>
      </w:pPr>
      <w:r>
        <w:separator/>
      </w:r>
    </w:p>
  </w:footnote>
  <w:footnote w:type="continuationSeparator" w:id="0">
    <w:p w14:paraId="4A461224" w14:textId="77777777" w:rsidR="00CB1268" w:rsidRDefault="00CB1268" w:rsidP="004D100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E7AF55" w14:textId="77777777" w:rsidR="002A70D3" w:rsidRDefault="002A70D3">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A6AAF8" w14:textId="75B43886" w:rsidR="00CA654B" w:rsidRDefault="00CA654B" w:rsidP="00835E41">
    <w:pPr>
      <w:pStyle w:val="Encabezado"/>
      <w:ind w:firstLine="0"/>
    </w:pPr>
    <w:r>
      <w:tab/>
    </w:r>
    <w:r>
      <w:tab/>
    </w:r>
    <w:sdt>
      <w:sdtPr>
        <w:id w:val="92364291"/>
        <w:docPartObj>
          <w:docPartGallery w:val="Page Numbers (Top of Page)"/>
          <w:docPartUnique/>
        </w:docPartObj>
      </w:sdtPr>
      <w:sdtEndPr/>
      <w:sdtContent>
        <w:r>
          <w:fldChar w:fldCharType="begin"/>
        </w:r>
        <w:r>
          <w:instrText>PAGE   \* MERGEFORMAT</w:instrText>
        </w:r>
        <w:r>
          <w:fldChar w:fldCharType="separate"/>
        </w:r>
        <w:r>
          <w:t>2</w:t>
        </w:r>
        <w:r>
          <w:fldChar w:fldCharType="end"/>
        </w:r>
      </w:sdtContent>
    </w:sdt>
  </w:p>
  <w:p w14:paraId="37F9DCDD" w14:textId="77777777" w:rsidR="00CA654B" w:rsidRDefault="00CA654B" w:rsidP="00F55AAB">
    <w:pPr>
      <w:pStyle w:val="Encabezado"/>
      <w:ind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F6DB78" w14:textId="77777777" w:rsidR="002A70D3" w:rsidRDefault="002A70D3">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28801" w14:textId="77777777" w:rsidR="00CA654B" w:rsidRDefault="00CA654B">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7666DB" w14:textId="614E6119" w:rsidR="00CA654B" w:rsidRDefault="00CA654B" w:rsidP="00835E41">
    <w:pPr>
      <w:pStyle w:val="Encabezado"/>
      <w:ind w:firstLine="0"/>
    </w:pPr>
    <w:r>
      <w:tab/>
    </w:r>
    <w:r>
      <w:tab/>
    </w:r>
  </w:p>
  <w:p w14:paraId="7754A012" w14:textId="77777777" w:rsidR="00CA654B" w:rsidRDefault="00CA654B" w:rsidP="00F55AAB">
    <w:pPr>
      <w:pStyle w:val="Encabezado"/>
      <w:ind w:firstLine="0"/>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44B479" w14:textId="5DEC963C" w:rsidR="00CA654B" w:rsidRDefault="00F16EB5" w:rsidP="005D4FDA">
    <w:pPr>
      <w:pStyle w:val="Encabezado"/>
      <w:ind w:firstLine="0"/>
      <w:jc w:val="right"/>
    </w:pPr>
    <w:r>
      <w:t>Modelos avanzados de minería de datos</w:t>
    </w:r>
    <w:r w:rsidR="00CA654B">
      <w:tab/>
      <w:t xml:space="preserve"> </w:t>
    </w:r>
    <w:sdt>
      <w:sdtPr>
        <w:id w:val="704918764"/>
        <w:docPartObj>
          <w:docPartGallery w:val="Page Numbers (Top of Page)"/>
          <w:docPartUnique/>
        </w:docPartObj>
      </w:sdtPr>
      <w:sdtEndPr/>
      <w:sdtContent>
        <w:r w:rsidR="00CA654B">
          <w:tab/>
        </w:r>
        <w:r w:rsidR="00CA654B">
          <w:fldChar w:fldCharType="begin"/>
        </w:r>
        <w:r w:rsidR="00CA654B">
          <w:instrText>PAGE   \* MERGEFORMAT</w:instrText>
        </w:r>
        <w:r w:rsidR="00CA654B">
          <w:fldChar w:fldCharType="separate"/>
        </w:r>
        <w:r w:rsidR="00CA654B">
          <w:t>28</w:t>
        </w:r>
        <w:r w:rsidR="00CA654B">
          <w:fldChar w:fldCharType="end"/>
        </w:r>
      </w:sdtContent>
    </w:sdt>
    <w:r w:rsidR="00CA654B">
      <w:tab/>
    </w:r>
    <w:r w:rsidR="00CA654B">
      <w:tab/>
    </w:r>
  </w:p>
  <w:p w14:paraId="42CC335D" w14:textId="77777777" w:rsidR="00CA654B" w:rsidRDefault="00CA654B" w:rsidP="00F55AAB">
    <w:pPr>
      <w:pStyle w:val="Encabezado"/>
      <w:ind w:firstLine="0"/>
      <w:jc w:val="lef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A76C57" w14:textId="552F052A" w:rsidR="00CA654B" w:rsidRDefault="00CA654B" w:rsidP="005D4FDA">
    <w:pPr>
      <w:pStyle w:val="Encabezado"/>
      <w:ind w:firstLine="0"/>
      <w:jc w:val="right"/>
    </w:pPr>
    <w:r>
      <w:t xml:space="preserve">Bibliografía </w:t>
    </w:r>
    <w:sdt>
      <w:sdtPr>
        <w:id w:val="-198087391"/>
        <w:docPartObj>
          <w:docPartGallery w:val="Page Numbers (Top of Page)"/>
          <w:docPartUnique/>
        </w:docPartObj>
      </w:sdtPr>
      <w:sdtEndPr/>
      <w:sdtContent>
        <w:r>
          <w:tab/>
        </w:r>
        <w:r>
          <w:tab/>
        </w:r>
        <w:r>
          <w:fldChar w:fldCharType="begin"/>
        </w:r>
        <w:r>
          <w:instrText>PAGE   \* MERGEFORMAT</w:instrText>
        </w:r>
        <w:r>
          <w:fldChar w:fldCharType="separate"/>
        </w:r>
        <w:r>
          <w:t>28</w:t>
        </w:r>
        <w:r>
          <w:fldChar w:fldCharType="end"/>
        </w:r>
      </w:sdtContent>
    </w:sdt>
    <w:r>
      <w:tab/>
    </w:r>
    <w:r>
      <w:tab/>
    </w:r>
  </w:p>
  <w:p w14:paraId="6DF428F5" w14:textId="77777777" w:rsidR="00CA654B" w:rsidRDefault="00CA654B" w:rsidP="00F55AAB">
    <w:pPr>
      <w:pStyle w:val="Encabezado"/>
      <w:ind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D77133"/>
    <w:multiLevelType w:val="hybridMultilevel"/>
    <w:tmpl w:val="DD523DE6"/>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 w15:restartNumberingAfterBreak="0">
    <w:nsid w:val="25C35F82"/>
    <w:multiLevelType w:val="hybridMultilevel"/>
    <w:tmpl w:val="DC7C2764"/>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 w15:restartNumberingAfterBreak="0">
    <w:nsid w:val="28F0379D"/>
    <w:multiLevelType w:val="multilevel"/>
    <w:tmpl w:val="FA8A2336"/>
    <w:lvl w:ilvl="0">
      <w:start w:val="1"/>
      <w:numFmt w:val="decimal"/>
      <w:pStyle w:val="Ttulo1"/>
      <w:lvlText w:val="%1."/>
      <w:lvlJc w:val="left"/>
      <w:pPr>
        <w:tabs>
          <w:tab w:val="num" w:pos="737"/>
        </w:tabs>
        <w:ind w:left="340" w:hanging="340"/>
      </w:pPr>
      <w:rPr>
        <w:rFonts w:ascii="LM Roman 12" w:hAnsi="LM Roman 12" w:hint="default"/>
      </w:rPr>
    </w:lvl>
    <w:lvl w:ilvl="1">
      <w:start w:val="1"/>
      <w:numFmt w:val="decimal"/>
      <w:pStyle w:val="Ttulo2"/>
      <w:lvlText w:val="%1.%2."/>
      <w:lvlJc w:val="left"/>
      <w:pPr>
        <w:tabs>
          <w:tab w:val="num" w:pos="737"/>
        </w:tabs>
        <w:ind w:left="737" w:hanging="737"/>
      </w:pPr>
      <w:rPr>
        <w:rFonts w:ascii="LM Roman 12" w:hAnsi="LM Roman 12" w:hint="default"/>
      </w:rPr>
    </w:lvl>
    <w:lvl w:ilvl="2">
      <w:start w:val="1"/>
      <w:numFmt w:val="decimal"/>
      <w:pStyle w:val="Ttulo3"/>
      <w:lvlText w:val="%1.%2.%3."/>
      <w:lvlJc w:val="left"/>
      <w:pPr>
        <w:tabs>
          <w:tab w:val="num" w:pos="737"/>
        </w:tabs>
        <w:ind w:left="737" w:hanging="737"/>
      </w:pPr>
      <w:rPr>
        <w:rFonts w:ascii="LM Roman 12" w:hAnsi="LM Roman 12"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49FB65A2"/>
    <w:multiLevelType w:val="hybridMultilevel"/>
    <w:tmpl w:val="56743570"/>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4" w15:restartNumberingAfterBreak="0">
    <w:nsid w:val="5DC76DE1"/>
    <w:multiLevelType w:val="hybridMultilevel"/>
    <w:tmpl w:val="1CB0DB90"/>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5" w15:restartNumberingAfterBreak="0">
    <w:nsid w:val="60474C91"/>
    <w:multiLevelType w:val="hybridMultilevel"/>
    <w:tmpl w:val="38D81622"/>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6" w15:restartNumberingAfterBreak="0">
    <w:nsid w:val="63904DEB"/>
    <w:multiLevelType w:val="hybridMultilevel"/>
    <w:tmpl w:val="FD4CCFC4"/>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7" w15:restartNumberingAfterBreak="0">
    <w:nsid w:val="7C1158A2"/>
    <w:multiLevelType w:val="hybridMultilevel"/>
    <w:tmpl w:val="EBDC1AA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num w:numId="1">
    <w:abstractNumId w:val="2"/>
  </w:num>
  <w:num w:numId="2">
    <w:abstractNumId w:val="3"/>
  </w:num>
  <w:num w:numId="3">
    <w:abstractNumId w:val="5"/>
  </w:num>
  <w:num w:numId="4">
    <w:abstractNumId w:val="4"/>
  </w:num>
  <w:num w:numId="5">
    <w:abstractNumId w:val="6"/>
  </w:num>
  <w:num w:numId="6">
    <w:abstractNumId w:val="7"/>
  </w:num>
  <w:num w:numId="7">
    <w:abstractNumId w:val="1"/>
  </w:num>
  <w:num w:numId="8">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7B04"/>
    <w:rsid w:val="00002346"/>
    <w:rsid w:val="0000258A"/>
    <w:rsid w:val="000027AE"/>
    <w:rsid w:val="0000332A"/>
    <w:rsid w:val="0001179B"/>
    <w:rsid w:val="00021065"/>
    <w:rsid w:val="000223C1"/>
    <w:rsid w:val="00022DA5"/>
    <w:rsid w:val="000244EE"/>
    <w:rsid w:val="000253ED"/>
    <w:rsid w:val="00027534"/>
    <w:rsid w:val="000308F8"/>
    <w:rsid w:val="00030BF4"/>
    <w:rsid w:val="00031EC4"/>
    <w:rsid w:val="00034988"/>
    <w:rsid w:val="00036D0E"/>
    <w:rsid w:val="000376BB"/>
    <w:rsid w:val="00037FF3"/>
    <w:rsid w:val="00040256"/>
    <w:rsid w:val="000425A6"/>
    <w:rsid w:val="000431FB"/>
    <w:rsid w:val="0004432C"/>
    <w:rsid w:val="000443D9"/>
    <w:rsid w:val="00044A3B"/>
    <w:rsid w:val="00045555"/>
    <w:rsid w:val="0004562D"/>
    <w:rsid w:val="00045853"/>
    <w:rsid w:val="00046548"/>
    <w:rsid w:val="00046A61"/>
    <w:rsid w:val="000478FD"/>
    <w:rsid w:val="00047C4A"/>
    <w:rsid w:val="00051876"/>
    <w:rsid w:val="00051A02"/>
    <w:rsid w:val="00053209"/>
    <w:rsid w:val="00056579"/>
    <w:rsid w:val="0006009E"/>
    <w:rsid w:val="00062643"/>
    <w:rsid w:val="000661CF"/>
    <w:rsid w:val="0006707B"/>
    <w:rsid w:val="000733C6"/>
    <w:rsid w:val="00074046"/>
    <w:rsid w:val="00074581"/>
    <w:rsid w:val="00076770"/>
    <w:rsid w:val="0007713E"/>
    <w:rsid w:val="00077917"/>
    <w:rsid w:val="00077E00"/>
    <w:rsid w:val="00081989"/>
    <w:rsid w:val="00082900"/>
    <w:rsid w:val="00084DBC"/>
    <w:rsid w:val="00092D5B"/>
    <w:rsid w:val="0009370A"/>
    <w:rsid w:val="000955E9"/>
    <w:rsid w:val="000A0953"/>
    <w:rsid w:val="000A0C4C"/>
    <w:rsid w:val="000A1E0B"/>
    <w:rsid w:val="000A1E9B"/>
    <w:rsid w:val="000A257A"/>
    <w:rsid w:val="000A3A90"/>
    <w:rsid w:val="000A6461"/>
    <w:rsid w:val="000A6763"/>
    <w:rsid w:val="000A73E6"/>
    <w:rsid w:val="000B210D"/>
    <w:rsid w:val="000B49BE"/>
    <w:rsid w:val="000B5AB0"/>
    <w:rsid w:val="000B725F"/>
    <w:rsid w:val="000C09B5"/>
    <w:rsid w:val="000C0CE3"/>
    <w:rsid w:val="000C1C93"/>
    <w:rsid w:val="000C5461"/>
    <w:rsid w:val="000C740A"/>
    <w:rsid w:val="000D03CE"/>
    <w:rsid w:val="000D09A6"/>
    <w:rsid w:val="000D11BD"/>
    <w:rsid w:val="000D2AAA"/>
    <w:rsid w:val="000D4063"/>
    <w:rsid w:val="000D5455"/>
    <w:rsid w:val="000D6707"/>
    <w:rsid w:val="000E00B9"/>
    <w:rsid w:val="000E3401"/>
    <w:rsid w:val="000E4465"/>
    <w:rsid w:val="000E60AC"/>
    <w:rsid w:val="000F2413"/>
    <w:rsid w:val="000F38DD"/>
    <w:rsid w:val="000F5D83"/>
    <w:rsid w:val="000F77FA"/>
    <w:rsid w:val="000F7BB1"/>
    <w:rsid w:val="00100383"/>
    <w:rsid w:val="0010058E"/>
    <w:rsid w:val="001010CF"/>
    <w:rsid w:val="0010312F"/>
    <w:rsid w:val="00106466"/>
    <w:rsid w:val="00110414"/>
    <w:rsid w:val="00110F68"/>
    <w:rsid w:val="0011105C"/>
    <w:rsid w:val="0011260A"/>
    <w:rsid w:val="00113640"/>
    <w:rsid w:val="00114B07"/>
    <w:rsid w:val="001150F6"/>
    <w:rsid w:val="001208E8"/>
    <w:rsid w:val="00120CA2"/>
    <w:rsid w:val="0012253B"/>
    <w:rsid w:val="00122867"/>
    <w:rsid w:val="00123565"/>
    <w:rsid w:val="00123699"/>
    <w:rsid w:val="00123DB2"/>
    <w:rsid w:val="00124E9A"/>
    <w:rsid w:val="001262C9"/>
    <w:rsid w:val="00126FC2"/>
    <w:rsid w:val="00130280"/>
    <w:rsid w:val="00130C76"/>
    <w:rsid w:val="00131B2C"/>
    <w:rsid w:val="0013300E"/>
    <w:rsid w:val="00134C69"/>
    <w:rsid w:val="00136AF2"/>
    <w:rsid w:val="00140846"/>
    <w:rsid w:val="00140EEA"/>
    <w:rsid w:val="00145883"/>
    <w:rsid w:val="001468FC"/>
    <w:rsid w:val="0015019C"/>
    <w:rsid w:val="001503C1"/>
    <w:rsid w:val="0015193E"/>
    <w:rsid w:val="00152342"/>
    <w:rsid w:val="00163199"/>
    <w:rsid w:val="0016384F"/>
    <w:rsid w:val="00166D2E"/>
    <w:rsid w:val="00166E55"/>
    <w:rsid w:val="00167600"/>
    <w:rsid w:val="00167C8A"/>
    <w:rsid w:val="00170F18"/>
    <w:rsid w:val="001736A3"/>
    <w:rsid w:val="001807C7"/>
    <w:rsid w:val="001827BE"/>
    <w:rsid w:val="00183798"/>
    <w:rsid w:val="00187364"/>
    <w:rsid w:val="00187A3F"/>
    <w:rsid w:val="00187CE9"/>
    <w:rsid w:val="00190E0A"/>
    <w:rsid w:val="00191EFD"/>
    <w:rsid w:val="0019377C"/>
    <w:rsid w:val="00194BEC"/>
    <w:rsid w:val="001A04B7"/>
    <w:rsid w:val="001A09F5"/>
    <w:rsid w:val="001A0EE0"/>
    <w:rsid w:val="001A2639"/>
    <w:rsid w:val="001A37A3"/>
    <w:rsid w:val="001A3DA9"/>
    <w:rsid w:val="001A5296"/>
    <w:rsid w:val="001B0B80"/>
    <w:rsid w:val="001B0F20"/>
    <w:rsid w:val="001B16FB"/>
    <w:rsid w:val="001B201E"/>
    <w:rsid w:val="001B277A"/>
    <w:rsid w:val="001B2BCD"/>
    <w:rsid w:val="001B3261"/>
    <w:rsid w:val="001B62BD"/>
    <w:rsid w:val="001B774C"/>
    <w:rsid w:val="001B7DE0"/>
    <w:rsid w:val="001C2E84"/>
    <w:rsid w:val="001C33FE"/>
    <w:rsid w:val="001C4543"/>
    <w:rsid w:val="001C6D07"/>
    <w:rsid w:val="001C7EEE"/>
    <w:rsid w:val="001D0676"/>
    <w:rsid w:val="001D3B52"/>
    <w:rsid w:val="001D49C3"/>
    <w:rsid w:val="001D516F"/>
    <w:rsid w:val="001D55EF"/>
    <w:rsid w:val="001D6AA2"/>
    <w:rsid w:val="001D6B01"/>
    <w:rsid w:val="001D783E"/>
    <w:rsid w:val="001E2A13"/>
    <w:rsid w:val="001E5822"/>
    <w:rsid w:val="001E7705"/>
    <w:rsid w:val="001F0D96"/>
    <w:rsid w:val="001F22BF"/>
    <w:rsid w:val="001F706D"/>
    <w:rsid w:val="00200D37"/>
    <w:rsid w:val="002027AA"/>
    <w:rsid w:val="00206C85"/>
    <w:rsid w:val="00211398"/>
    <w:rsid w:val="00213046"/>
    <w:rsid w:val="0021331E"/>
    <w:rsid w:val="00215250"/>
    <w:rsid w:val="0021606A"/>
    <w:rsid w:val="002172EF"/>
    <w:rsid w:val="00217C85"/>
    <w:rsid w:val="00223231"/>
    <w:rsid w:val="0023198D"/>
    <w:rsid w:val="00232436"/>
    <w:rsid w:val="00232880"/>
    <w:rsid w:val="002333E4"/>
    <w:rsid w:val="0023563D"/>
    <w:rsid w:val="0024098B"/>
    <w:rsid w:val="00244D5C"/>
    <w:rsid w:val="00247BBA"/>
    <w:rsid w:val="0025236C"/>
    <w:rsid w:val="002524BD"/>
    <w:rsid w:val="0025370C"/>
    <w:rsid w:val="00264E35"/>
    <w:rsid w:val="00270989"/>
    <w:rsid w:val="00274582"/>
    <w:rsid w:val="00274B3A"/>
    <w:rsid w:val="002754DC"/>
    <w:rsid w:val="00277118"/>
    <w:rsid w:val="0028225F"/>
    <w:rsid w:val="002835B5"/>
    <w:rsid w:val="002875AA"/>
    <w:rsid w:val="00295763"/>
    <w:rsid w:val="00296BDA"/>
    <w:rsid w:val="002A2F12"/>
    <w:rsid w:val="002A3346"/>
    <w:rsid w:val="002A3B22"/>
    <w:rsid w:val="002A44CA"/>
    <w:rsid w:val="002A5E66"/>
    <w:rsid w:val="002A61B1"/>
    <w:rsid w:val="002A70D3"/>
    <w:rsid w:val="002A7387"/>
    <w:rsid w:val="002B08CE"/>
    <w:rsid w:val="002B0C46"/>
    <w:rsid w:val="002B6B36"/>
    <w:rsid w:val="002C0746"/>
    <w:rsid w:val="002C083D"/>
    <w:rsid w:val="002C1003"/>
    <w:rsid w:val="002C2D5F"/>
    <w:rsid w:val="002C3C14"/>
    <w:rsid w:val="002C4DFC"/>
    <w:rsid w:val="002C4F39"/>
    <w:rsid w:val="002C5D27"/>
    <w:rsid w:val="002C6553"/>
    <w:rsid w:val="002D190D"/>
    <w:rsid w:val="002D1B83"/>
    <w:rsid w:val="002D49DF"/>
    <w:rsid w:val="002E37C5"/>
    <w:rsid w:val="002E3E4E"/>
    <w:rsid w:val="002E485C"/>
    <w:rsid w:val="002E74C5"/>
    <w:rsid w:val="002E74DE"/>
    <w:rsid w:val="002F0929"/>
    <w:rsid w:val="002F1830"/>
    <w:rsid w:val="002F1B22"/>
    <w:rsid w:val="002F2E08"/>
    <w:rsid w:val="002F3E12"/>
    <w:rsid w:val="002F54BF"/>
    <w:rsid w:val="002F6335"/>
    <w:rsid w:val="002F6562"/>
    <w:rsid w:val="002F66BE"/>
    <w:rsid w:val="002F73FB"/>
    <w:rsid w:val="003043E7"/>
    <w:rsid w:val="00305C3F"/>
    <w:rsid w:val="00307ABC"/>
    <w:rsid w:val="00310B1A"/>
    <w:rsid w:val="003117EC"/>
    <w:rsid w:val="003137E8"/>
    <w:rsid w:val="0031483E"/>
    <w:rsid w:val="003208DA"/>
    <w:rsid w:val="00321CD0"/>
    <w:rsid w:val="00321FC8"/>
    <w:rsid w:val="00322AB3"/>
    <w:rsid w:val="00322AFE"/>
    <w:rsid w:val="00322BE5"/>
    <w:rsid w:val="00324701"/>
    <w:rsid w:val="00326D42"/>
    <w:rsid w:val="00327B7F"/>
    <w:rsid w:val="00327C62"/>
    <w:rsid w:val="00327FFB"/>
    <w:rsid w:val="0033278A"/>
    <w:rsid w:val="00334AB2"/>
    <w:rsid w:val="003420F0"/>
    <w:rsid w:val="00342B91"/>
    <w:rsid w:val="00343829"/>
    <w:rsid w:val="0034673E"/>
    <w:rsid w:val="003475C5"/>
    <w:rsid w:val="003479B7"/>
    <w:rsid w:val="00350133"/>
    <w:rsid w:val="00350657"/>
    <w:rsid w:val="0035591B"/>
    <w:rsid w:val="003604F8"/>
    <w:rsid w:val="00362875"/>
    <w:rsid w:val="00362AED"/>
    <w:rsid w:val="00363906"/>
    <w:rsid w:val="00363987"/>
    <w:rsid w:val="0036434C"/>
    <w:rsid w:val="00365D08"/>
    <w:rsid w:val="003662E2"/>
    <w:rsid w:val="003663F2"/>
    <w:rsid w:val="00366C4D"/>
    <w:rsid w:val="0037471C"/>
    <w:rsid w:val="003768DC"/>
    <w:rsid w:val="00381160"/>
    <w:rsid w:val="00382DBA"/>
    <w:rsid w:val="0038303F"/>
    <w:rsid w:val="003848E9"/>
    <w:rsid w:val="00384CD0"/>
    <w:rsid w:val="0038627A"/>
    <w:rsid w:val="003866B8"/>
    <w:rsid w:val="00387183"/>
    <w:rsid w:val="0039050F"/>
    <w:rsid w:val="0039182A"/>
    <w:rsid w:val="003931EB"/>
    <w:rsid w:val="00393ABC"/>
    <w:rsid w:val="00395A27"/>
    <w:rsid w:val="00395C8A"/>
    <w:rsid w:val="00397DB3"/>
    <w:rsid w:val="003A1641"/>
    <w:rsid w:val="003A32CF"/>
    <w:rsid w:val="003A522E"/>
    <w:rsid w:val="003A7A0D"/>
    <w:rsid w:val="003B3D8D"/>
    <w:rsid w:val="003B3EFF"/>
    <w:rsid w:val="003B4690"/>
    <w:rsid w:val="003B4A6E"/>
    <w:rsid w:val="003B5767"/>
    <w:rsid w:val="003B6146"/>
    <w:rsid w:val="003B7C54"/>
    <w:rsid w:val="003C418F"/>
    <w:rsid w:val="003C42F6"/>
    <w:rsid w:val="003C4906"/>
    <w:rsid w:val="003D061E"/>
    <w:rsid w:val="003D105D"/>
    <w:rsid w:val="003D17C4"/>
    <w:rsid w:val="003D2E2D"/>
    <w:rsid w:val="003D3623"/>
    <w:rsid w:val="003D4036"/>
    <w:rsid w:val="003D42DB"/>
    <w:rsid w:val="003E2C57"/>
    <w:rsid w:val="003E3022"/>
    <w:rsid w:val="003F018F"/>
    <w:rsid w:val="003F2078"/>
    <w:rsid w:val="003F2106"/>
    <w:rsid w:val="003F2B16"/>
    <w:rsid w:val="003F32FC"/>
    <w:rsid w:val="003F589D"/>
    <w:rsid w:val="00400D92"/>
    <w:rsid w:val="0040151C"/>
    <w:rsid w:val="00402031"/>
    <w:rsid w:val="00404416"/>
    <w:rsid w:val="004059FC"/>
    <w:rsid w:val="0040694E"/>
    <w:rsid w:val="00407A27"/>
    <w:rsid w:val="00412BE9"/>
    <w:rsid w:val="00413491"/>
    <w:rsid w:val="00413A56"/>
    <w:rsid w:val="00415ADF"/>
    <w:rsid w:val="004169A2"/>
    <w:rsid w:val="00416B91"/>
    <w:rsid w:val="004209FA"/>
    <w:rsid w:val="0042156D"/>
    <w:rsid w:val="004228E6"/>
    <w:rsid w:val="00423C83"/>
    <w:rsid w:val="004277D6"/>
    <w:rsid w:val="004307A1"/>
    <w:rsid w:val="00433B41"/>
    <w:rsid w:val="004356D3"/>
    <w:rsid w:val="004359F0"/>
    <w:rsid w:val="00442A85"/>
    <w:rsid w:val="004434D0"/>
    <w:rsid w:val="00446132"/>
    <w:rsid w:val="004463B7"/>
    <w:rsid w:val="00447157"/>
    <w:rsid w:val="00447B04"/>
    <w:rsid w:val="00447BFE"/>
    <w:rsid w:val="00451CCA"/>
    <w:rsid w:val="004533D4"/>
    <w:rsid w:val="00462D5F"/>
    <w:rsid w:val="00465FD0"/>
    <w:rsid w:val="004665F0"/>
    <w:rsid w:val="00471155"/>
    <w:rsid w:val="004737A1"/>
    <w:rsid w:val="004761F6"/>
    <w:rsid w:val="00476C72"/>
    <w:rsid w:val="00476CAE"/>
    <w:rsid w:val="00477124"/>
    <w:rsid w:val="004777AD"/>
    <w:rsid w:val="0048146B"/>
    <w:rsid w:val="00484E52"/>
    <w:rsid w:val="004852D9"/>
    <w:rsid w:val="0048720A"/>
    <w:rsid w:val="004933A6"/>
    <w:rsid w:val="00496078"/>
    <w:rsid w:val="00497439"/>
    <w:rsid w:val="00497E48"/>
    <w:rsid w:val="004A211E"/>
    <w:rsid w:val="004A212C"/>
    <w:rsid w:val="004A2586"/>
    <w:rsid w:val="004A5F52"/>
    <w:rsid w:val="004B2B91"/>
    <w:rsid w:val="004B37EC"/>
    <w:rsid w:val="004B41E7"/>
    <w:rsid w:val="004B42FE"/>
    <w:rsid w:val="004B43D0"/>
    <w:rsid w:val="004B621F"/>
    <w:rsid w:val="004B7E4C"/>
    <w:rsid w:val="004C129C"/>
    <w:rsid w:val="004C2915"/>
    <w:rsid w:val="004C3A95"/>
    <w:rsid w:val="004C414B"/>
    <w:rsid w:val="004C4D7F"/>
    <w:rsid w:val="004C765B"/>
    <w:rsid w:val="004C7AE1"/>
    <w:rsid w:val="004C7D5C"/>
    <w:rsid w:val="004D1002"/>
    <w:rsid w:val="004D3691"/>
    <w:rsid w:val="004D5C70"/>
    <w:rsid w:val="004D7AFD"/>
    <w:rsid w:val="004E074A"/>
    <w:rsid w:val="004E4913"/>
    <w:rsid w:val="004E6ABB"/>
    <w:rsid w:val="004F195E"/>
    <w:rsid w:val="004F38BA"/>
    <w:rsid w:val="004F4FF3"/>
    <w:rsid w:val="004F6F72"/>
    <w:rsid w:val="004F72B7"/>
    <w:rsid w:val="00501ED8"/>
    <w:rsid w:val="005020DB"/>
    <w:rsid w:val="0050376F"/>
    <w:rsid w:val="00503BED"/>
    <w:rsid w:val="00503F8E"/>
    <w:rsid w:val="00504576"/>
    <w:rsid w:val="0050628E"/>
    <w:rsid w:val="00507B31"/>
    <w:rsid w:val="00512AA9"/>
    <w:rsid w:val="00513303"/>
    <w:rsid w:val="005134DA"/>
    <w:rsid w:val="0051481F"/>
    <w:rsid w:val="00517341"/>
    <w:rsid w:val="00520AAD"/>
    <w:rsid w:val="00520E4C"/>
    <w:rsid w:val="00525E89"/>
    <w:rsid w:val="0052718F"/>
    <w:rsid w:val="005271B6"/>
    <w:rsid w:val="00530A95"/>
    <w:rsid w:val="005336C6"/>
    <w:rsid w:val="00536BC0"/>
    <w:rsid w:val="00543681"/>
    <w:rsid w:val="00544AEA"/>
    <w:rsid w:val="00550A52"/>
    <w:rsid w:val="0055148A"/>
    <w:rsid w:val="00551662"/>
    <w:rsid w:val="005533EC"/>
    <w:rsid w:val="005535BD"/>
    <w:rsid w:val="005547C2"/>
    <w:rsid w:val="005554DE"/>
    <w:rsid w:val="005602F9"/>
    <w:rsid w:val="00563460"/>
    <w:rsid w:val="00563818"/>
    <w:rsid w:val="00563925"/>
    <w:rsid w:val="005642B0"/>
    <w:rsid w:val="00565422"/>
    <w:rsid w:val="00566B4D"/>
    <w:rsid w:val="00573B56"/>
    <w:rsid w:val="00574FAF"/>
    <w:rsid w:val="005750D5"/>
    <w:rsid w:val="0057575A"/>
    <w:rsid w:val="005761A3"/>
    <w:rsid w:val="005829FD"/>
    <w:rsid w:val="00582CA6"/>
    <w:rsid w:val="00583E70"/>
    <w:rsid w:val="00584517"/>
    <w:rsid w:val="00584FFE"/>
    <w:rsid w:val="00585A40"/>
    <w:rsid w:val="00587E51"/>
    <w:rsid w:val="00591033"/>
    <w:rsid w:val="0059294E"/>
    <w:rsid w:val="00593597"/>
    <w:rsid w:val="00594AD6"/>
    <w:rsid w:val="00595702"/>
    <w:rsid w:val="005975C9"/>
    <w:rsid w:val="005A2BF6"/>
    <w:rsid w:val="005A344F"/>
    <w:rsid w:val="005A38A2"/>
    <w:rsid w:val="005A4A25"/>
    <w:rsid w:val="005A5453"/>
    <w:rsid w:val="005A601F"/>
    <w:rsid w:val="005A76B2"/>
    <w:rsid w:val="005A7C91"/>
    <w:rsid w:val="005B0581"/>
    <w:rsid w:val="005B17EB"/>
    <w:rsid w:val="005B1C4C"/>
    <w:rsid w:val="005B22D1"/>
    <w:rsid w:val="005B2976"/>
    <w:rsid w:val="005B4DB0"/>
    <w:rsid w:val="005B6C23"/>
    <w:rsid w:val="005B766A"/>
    <w:rsid w:val="005C0FA0"/>
    <w:rsid w:val="005C11C5"/>
    <w:rsid w:val="005C2219"/>
    <w:rsid w:val="005C2DA4"/>
    <w:rsid w:val="005C2EF6"/>
    <w:rsid w:val="005C7D4A"/>
    <w:rsid w:val="005D123E"/>
    <w:rsid w:val="005D2C69"/>
    <w:rsid w:val="005D2FE6"/>
    <w:rsid w:val="005D3799"/>
    <w:rsid w:val="005D44B8"/>
    <w:rsid w:val="005D4FDA"/>
    <w:rsid w:val="005D7DAC"/>
    <w:rsid w:val="005E1BF7"/>
    <w:rsid w:val="005E6162"/>
    <w:rsid w:val="005F1DC2"/>
    <w:rsid w:val="005F2A2D"/>
    <w:rsid w:val="005F2AA5"/>
    <w:rsid w:val="005F2C22"/>
    <w:rsid w:val="005F38D2"/>
    <w:rsid w:val="005F4BD3"/>
    <w:rsid w:val="005F6C78"/>
    <w:rsid w:val="00600752"/>
    <w:rsid w:val="00601B6A"/>
    <w:rsid w:val="00601F43"/>
    <w:rsid w:val="00602FB6"/>
    <w:rsid w:val="00605CDF"/>
    <w:rsid w:val="0060686C"/>
    <w:rsid w:val="006112C1"/>
    <w:rsid w:val="0061256C"/>
    <w:rsid w:val="00613AC2"/>
    <w:rsid w:val="00614D29"/>
    <w:rsid w:val="00615040"/>
    <w:rsid w:val="00626639"/>
    <w:rsid w:val="0062697B"/>
    <w:rsid w:val="00627682"/>
    <w:rsid w:val="006278D5"/>
    <w:rsid w:val="0063080C"/>
    <w:rsid w:val="006311BD"/>
    <w:rsid w:val="00632536"/>
    <w:rsid w:val="00633791"/>
    <w:rsid w:val="00634D0D"/>
    <w:rsid w:val="00643486"/>
    <w:rsid w:val="00643926"/>
    <w:rsid w:val="00644C19"/>
    <w:rsid w:val="00644C9D"/>
    <w:rsid w:val="00644DC9"/>
    <w:rsid w:val="00645C3B"/>
    <w:rsid w:val="00645F10"/>
    <w:rsid w:val="006469E9"/>
    <w:rsid w:val="00652BFC"/>
    <w:rsid w:val="006603EF"/>
    <w:rsid w:val="00662B87"/>
    <w:rsid w:val="00664741"/>
    <w:rsid w:val="00664CEC"/>
    <w:rsid w:val="006650C0"/>
    <w:rsid w:val="00665194"/>
    <w:rsid w:val="0066565E"/>
    <w:rsid w:val="006665D7"/>
    <w:rsid w:val="0067026C"/>
    <w:rsid w:val="00672B6B"/>
    <w:rsid w:val="006737EF"/>
    <w:rsid w:val="006750E9"/>
    <w:rsid w:val="006768C5"/>
    <w:rsid w:val="00677167"/>
    <w:rsid w:val="006777CE"/>
    <w:rsid w:val="00680721"/>
    <w:rsid w:val="00682913"/>
    <w:rsid w:val="00683342"/>
    <w:rsid w:val="00683B6E"/>
    <w:rsid w:val="00684860"/>
    <w:rsid w:val="00692B20"/>
    <w:rsid w:val="00692DD5"/>
    <w:rsid w:val="006935AF"/>
    <w:rsid w:val="00694313"/>
    <w:rsid w:val="006957D9"/>
    <w:rsid w:val="00695C1F"/>
    <w:rsid w:val="00696B1A"/>
    <w:rsid w:val="006A1591"/>
    <w:rsid w:val="006A27CA"/>
    <w:rsid w:val="006B0492"/>
    <w:rsid w:val="006B0CC6"/>
    <w:rsid w:val="006B2CDB"/>
    <w:rsid w:val="006B5BFC"/>
    <w:rsid w:val="006C5FE8"/>
    <w:rsid w:val="006C608E"/>
    <w:rsid w:val="006C6B96"/>
    <w:rsid w:val="006C7EA2"/>
    <w:rsid w:val="006C7F31"/>
    <w:rsid w:val="006D0AD2"/>
    <w:rsid w:val="006D3420"/>
    <w:rsid w:val="006D7A29"/>
    <w:rsid w:val="006E2062"/>
    <w:rsid w:val="006E4B06"/>
    <w:rsid w:val="006E5F94"/>
    <w:rsid w:val="006E7B21"/>
    <w:rsid w:val="006F07E4"/>
    <w:rsid w:val="006F09DF"/>
    <w:rsid w:val="006F0BE3"/>
    <w:rsid w:val="006F1E23"/>
    <w:rsid w:val="006F35AB"/>
    <w:rsid w:val="007004E1"/>
    <w:rsid w:val="007006EA"/>
    <w:rsid w:val="00703E4F"/>
    <w:rsid w:val="00710A43"/>
    <w:rsid w:val="00713436"/>
    <w:rsid w:val="007157D8"/>
    <w:rsid w:val="00720A3D"/>
    <w:rsid w:val="00721631"/>
    <w:rsid w:val="007260DF"/>
    <w:rsid w:val="00726EE6"/>
    <w:rsid w:val="00731629"/>
    <w:rsid w:val="0073633A"/>
    <w:rsid w:val="00737841"/>
    <w:rsid w:val="00737B11"/>
    <w:rsid w:val="00742999"/>
    <w:rsid w:val="00742C30"/>
    <w:rsid w:val="00747DC1"/>
    <w:rsid w:val="00750649"/>
    <w:rsid w:val="007517BE"/>
    <w:rsid w:val="00753CE3"/>
    <w:rsid w:val="007547AE"/>
    <w:rsid w:val="0075489C"/>
    <w:rsid w:val="00755188"/>
    <w:rsid w:val="0076124D"/>
    <w:rsid w:val="00762899"/>
    <w:rsid w:val="0076321B"/>
    <w:rsid w:val="00766E4A"/>
    <w:rsid w:val="007670C6"/>
    <w:rsid w:val="007671D6"/>
    <w:rsid w:val="00767243"/>
    <w:rsid w:val="0077513D"/>
    <w:rsid w:val="00777E1A"/>
    <w:rsid w:val="00780456"/>
    <w:rsid w:val="00781BBD"/>
    <w:rsid w:val="007833C4"/>
    <w:rsid w:val="00791836"/>
    <w:rsid w:val="00792161"/>
    <w:rsid w:val="00792B7E"/>
    <w:rsid w:val="00794FB8"/>
    <w:rsid w:val="007960B9"/>
    <w:rsid w:val="00796A1E"/>
    <w:rsid w:val="007A04B4"/>
    <w:rsid w:val="007A06B2"/>
    <w:rsid w:val="007A1D9A"/>
    <w:rsid w:val="007B4D5F"/>
    <w:rsid w:val="007B6BD5"/>
    <w:rsid w:val="007B7A63"/>
    <w:rsid w:val="007C0418"/>
    <w:rsid w:val="007C05C8"/>
    <w:rsid w:val="007C0FFE"/>
    <w:rsid w:val="007C58ED"/>
    <w:rsid w:val="007C7261"/>
    <w:rsid w:val="007C7927"/>
    <w:rsid w:val="007D1197"/>
    <w:rsid w:val="007D171B"/>
    <w:rsid w:val="007D18B6"/>
    <w:rsid w:val="007D1998"/>
    <w:rsid w:val="007D6377"/>
    <w:rsid w:val="007D776D"/>
    <w:rsid w:val="007E4EF5"/>
    <w:rsid w:val="007E6EB3"/>
    <w:rsid w:val="007F11DD"/>
    <w:rsid w:val="007F392C"/>
    <w:rsid w:val="007F6A42"/>
    <w:rsid w:val="008011B6"/>
    <w:rsid w:val="0080303F"/>
    <w:rsid w:val="00805B3A"/>
    <w:rsid w:val="00810D6C"/>
    <w:rsid w:val="0081351C"/>
    <w:rsid w:val="008157F8"/>
    <w:rsid w:val="0082332A"/>
    <w:rsid w:val="008249F4"/>
    <w:rsid w:val="00831E70"/>
    <w:rsid w:val="00833F2D"/>
    <w:rsid w:val="00834DE4"/>
    <w:rsid w:val="00835E41"/>
    <w:rsid w:val="008364C6"/>
    <w:rsid w:val="008368CF"/>
    <w:rsid w:val="00837FD5"/>
    <w:rsid w:val="00841C43"/>
    <w:rsid w:val="008420F5"/>
    <w:rsid w:val="008443D4"/>
    <w:rsid w:val="00844539"/>
    <w:rsid w:val="0084739B"/>
    <w:rsid w:val="008479EE"/>
    <w:rsid w:val="00850D43"/>
    <w:rsid w:val="0085320B"/>
    <w:rsid w:val="00854002"/>
    <w:rsid w:val="0085453A"/>
    <w:rsid w:val="008546A1"/>
    <w:rsid w:val="0085626A"/>
    <w:rsid w:val="00857628"/>
    <w:rsid w:val="0085781E"/>
    <w:rsid w:val="00866E5A"/>
    <w:rsid w:val="008724A6"/>
    <w:rsid w:val="00875197"/>
    <w:rsid w:val="00881024"/>
    <w:rsid w:val="00882F0A"/>
    <w:rsid w:val="00884981"/>
    <w:rsid w:val="0088507A"/>
    <w:rsid w:val="00886D16"/>
    <w:rsid w:val="008916CD"/>
    <w:rsid w:val="0089279A"/>
    <w:rsid w:val="00893E73"/>
    <w:rsid w:val="008954D8"/>
    <w:rsid w:val="0089625B"/>
    <w:rsid w:val="00896385"/>
    <w:rsid w:val="0089795A"/>
    <w:rsid w:val="008A782E"/>
    <w:rsid w:val="008B070F"/>
    <w:rsid w:val="008B0834"/>
    <w:rsid w:val="008B1A97"/>
    <w:rsid w:val="008B1B41"/>
    <w:rsid w:val="008B20AB"/>
    <w:rsid w:val="008B4B62"/>
    <w:rsid w:val="008B5549"/>
    <w:rsid w:val="008B6CC2"/>
    <w:rsid w:val="008B6F95"/>
    <w:rsid w:val="008C32CE"/>
    <w:rsid w:val="008C5751"/>
    <w:rsid w:val="008C6335"/>
    <w:rsid w:val="008D1AAE"/>
    <w:rsid w:val="008D3FD1"/>
    <w:rsid w:val="008D4B24"/>
    <w:rsid w:val="008D4C5C"/>
    <w:rsid w:val="008E1804"/>
    <w:rsid w:val="008E29D6"/>
    <w:rsid w:val="008E3696"/>
    <w:rsid w:val="008E494D"/>
    <w:rsid w:val="008E5959"/>
    <w:rsid w:val="008F2239"/>
    <w:rsid w:val="008F3B8D"/>
    <w:rsid w:val="008F40A6"/>
    <w:rsid w:val="008F531D"/>
    <w:rsid w:val="009015A3"/>
    <w:rsid w:val="00902F86"/>
    <w:rsid w:val="00907CAF"/>
    <w:rsid w:val="009109B6"/>
    <w:rsid w:val="00915CAE"/>
    <w:rsid w:val="009167C2"/>
    <w:rsid w:val="00916987"/>
    <w:rsid w:val="00916DC5"/>
    <w:rsid w:val="00921253"/>
    <w:rsid w:val="00922EF9"/>
    <w:rsid w:val="00930B31"/>
    <w:rsid w:val="00931B41"/>
    <w:rsid w:val="0093312D"/>
    <w:rsid w:val="009336D0"/>
    <w:rsid w:val="009353C4"/>
    <w:rsid w:val="00935AD4"/>
    <w:rsid w:val="0093775C"/>
    <w:rsid w:val="00942FE5"/>
    <w:rsid w:val="009456E5"/>
    <w:rsid w:val="00952EE9"/>
    <w:rsid w:val="0095491A"/>
    <w:rsid w:val="00955EEF"/>
    <w:rsid w:val="00960164"/>
    <w:rsid w:val="0096329E"/>
    <w:rsid w:val="0096552D"/>
    <w:rsid w:val="00967469"/>
    <w:rsid w:val="00971A4C"/>
    <w:rsid w:val="00973D78"/>
    <w:rsid w:val="0097534B"/>
    <w:rsid w:val="00980D63"/>
    <w:rsid w:val="009830C5"/>
    <w:rsid w:val="009835E1"/>
    <w:rsid w:val="00983B52"/>
    <w:rsid w:val="0098492A"/>
    <w:rsid w:val="00984947"/>
    <w:rsid w:val="00984DF9"/>
    <w:rsid w:val="00994C41"/>
    <w:rsid w:val="009A1301"/>
    <w:rsid w:val="009A1DE3"/>
    <w:rsid w:val="009A20DA"/>
    <w:rsid w:val="009A4A5D"/>
    <w:rsid w:val="009B0B16"/>
    <w:rsid w:val="009B172C"/>
    <w:rsid w:val="009B258A"/>
    <w:rsid w:val="009B258D"/>
    <w:rsid w:val="009B5983"/>
    <w:rsid w:val="009B5A5A"/>
    <w:rsid w:val="009C0D1E"/>
    <w:rsid w:val="009C2FE2"/>
    <w:rsid w:val="009C3BE4"/>
    <w:rsid w:val="009C3D3E"/>
    <w:rsid w:val="009C3FD3"/>
    <w:rsid w:val="009C3FF4"/>
    <w:rsid w:val="009C60C9"/>
    <w:rsid w:val="009D1908"/>
    <w:rsid w:val="009D20EF"/>
    <w:rsid w:val="009D28CE"/>
    <w:rsid w:val="009D44DC"/>
    <w:rsid w:val="009D5EF0"/>
    <w:rsid w:val="009D6F90"/>
    <w:rsid w:val="009E1339"/>
    <w:rsid w:val="009E1E6A"/>
    <w:rsid w:val="009E6712"/>
    <w:rsid w:val="009E6DCC"/>
    <w:rsid w:val="009F5FE7"/>
    <w:rsid w:val="00A00199"/>
    <w:rsid w:val="00A00233"/>
    <w:rsid w:val="00A00B8C"/>
    <w:rsid w:val="00A02690"/>
    <w:rsid w:val="00A044F5"/>
    <w:rsid w:val="00A047F0"/>
    <w:rsid w:val="00A053C9"/>
    <w:rsid w:val="00A05B92"/>
    <w:rsid w:val="00A1048B"/>
    <w:rsid w:val="00A11233"/>
    <w:rsid w:val="00A1396A"/>
    <w:rsid w:val="00A14652"/>
    <w:rsid w:val="00A14ED8"/>
    <w:rsid w:val="00A20950"/>
    <w:rsid w:val="00A217C4"/>
    <w:rsid w:val="00A21D7D"/>
    <w:rsid w:val="00A22690"/>
    <w:rsid w:val="00A22AA3"/>
    <w:rsid w:val="00A26F77"/>
    <w:rsid w:val="00A27D13"/>
    <w:rsid w:val="00A31140"/>
    <w:rsid w:val="00A31C0F"/>
    <w:rsid w:val="00A32858"/>
    <w:rsid w:val="00A3397D"/>
    <w:rsid w:val="00A34661"/>
    <w:rsid w:val="00A34CE1"/>
    <w:rsid w:val="00A359E8"/>
    <w:rsid w:val="00A362BA"/>
    <w:rsid w:val="00A36450"/>
    <w:rsid w:val="00A366DD"/>
    <w:rsid w:val="00A3707B"/>
    <w:rsid w:val="00A402F6"/>
    <w:rsid w:val="00A405D9"/>
    <w:rsid w:val="00A4168A"/>
    <w:rsid w:val="00A416D5"/>
    <w:rsid w:val="00A41ECD"/>
    <w:rsid w:val="00A44D7B"/>
    <w:rsid w:val="00A45220"/>
    <w:rsid w:val="00A45A68"/>
    <w:rsid w:val="00A5010F"/>
    <w:rsid w:val="00A51394"/>
    <w:rsid w:val="00A524E9"/>
    <w:rsid w:val="00A54DB3"/>
    <w:rsid w:val="00A56401"/>
    <w:rsid w:val="00A565D9"/>
    <w:rsid w:val="00A569BE"/>
    <w:rsid w:val="00A57251"/>
    <w:rsid w:val="00A57AC8"/>
    <w:rsid w:val="00A6041A"/>
    <w:rsid w:val="00A61ABB"/>
    <w:rsid w:val="00A61EAF"/>
    <w:rsid w:val="00A62BDE"/>
    <w:rsid w:val="00A64CE3"/>
    <w:rsid w:val="00A6511D"/>
    <w:rsid w:val="00A67A20"/>
    <w:rsid w:val="00A72B9E"/>
    <w:rsid w:val="00A75226"/>
    <w:rsid w:val="00A77A74"/>
    <w:rsid w:val="00A80D9E"/>
    <w:rsid w:val="00A834A6"/>
    <w:rsid w:val="00A85FB6"/>
    <w:rsid w:val="00A91629"/>
    <w:rsid w:val="00A9192B"/>
    <w:rsid w:val="00A94729"/>
    <w:rsid w:val="00A948FF"/>
    <w:rsid w:val="00A974A7"/>
    <w:rsid w:val="00AA1181"/>
    <w:rsid w:val="00AA239E"/>
    <w:rsid w:val="00AA3D24"/>
    <w:rsid w:val="00AA7855"/>
    <w:rsid w:val="00AB04C3"/>
    <w:rsid w:val="00AB2E5F"/>
    <w:rsid w:val="00AB33F5"/>
    <w:rsid w:val="00AB35C8"/>
    <w:rsid w:val="00AB3AE0"/>
    <w:rsid w:val="00AB3B1F"/>
    <w:rsid w:val="00AB50D9"/>
    <w:rsid w:val="00AC042B"/>
    <w:rsid w:val="00AC1499"/>
    <w:rsid w:val="00AC160B"/>
    <w:rsid w:val="00AC2BDE"/>
    <w:rsid w:val="00AC4BAD"/>
    <w:rsid w:val="00AC5068"/>
    <w:rsid w:val="00AC5627"/>
    <w:rsid w:val="00AC6328"/>
    <w:rsid w:val="00AC700E"/>
    <w:rsid w:val="00AC7FE7"/>
    <w:rsid w:val="00AD4495"/>
    <w:rsid w:val="00AD462C"/>
    <w:rsid w:val="00AD61D3"/>
    <w:rsid w:val="00AE02C7"/>
    <w:rsid w:val="00AE3EBF"/>
    <w:rsid w:val="00AE7992"/>
    <w:rsid w:val="00AF0619"/>
    <w:rsid w:val="00AF3595"/>
    <w:rsid w:val="00AF4357"/>
    <w:rsid w:val="00AF46A7"/>
    <w:rsid w:val="00B0028D"/>
    <w:rsid w:val="00B01DE5"/>
    <w:rsid w:val="00B02D26"/>
    <w:rsid w:val="00B035F9"/>
    <w:rsid w:val="00B051AF"/>
    <w:rsid w:val="00B12672"/>
    <w:rsid w:val="00B165B5"/>
    <w:rsid w:val="00B17A8B"/>
    <w:rsid w:val="00B21A97"/>
    <w:rsid w:val="00B21E46"/>
    <w:rsid w:val="00B24E37"/>
    <w:rsid w:val="00B277B7"/>
    <w:rsid w:val="00B277EC"/>
    <w:rsid w:val="00B3307A"/>
    <w:rsid w:val="00B3504D"/>
    <w:rsid w:val="00B36B03"/>
    <w:rsid w:val="00B37CF5"/>
    <w:rsid w:val="00B40239"/>
    <w:rsid w:val="00B425BF"/>
    <w:rsid w:val="00B42D4B"/>
    <w:rsid w:val="00B436B8"/>
    <w:rsid w:val="00B46606"/>
    <w:rsid w:val="00B50FA5"/>
    <w:rsid w:val="00B51135"/>
    <w:rsid w:val="00B51B5C"/>
    <w:rsid w:val="00B53D66"/>
    <w:rsid w:val="00B600AE"/>
    <w:rsid w:val="00B61007"/>
    <w:rsid w:val="00B6601B"/>
    <w:rsid w:val="00B66834"/>
    <w:rsid w:val="00B67063"/>
    <w:rsid w:val="00B672AD"/>
    <w:rsid w:val="00B67B1D"/>
    <w:rsid w:val="00B71094"/>
    <w:rsid w:val="00B72459"/>
    <w:rsid w:val="00B749BA"/>
    <w:rsid w:val="00B81C11"/>
    <w:rsid w:val="00B84975"/>
    <w:rsid w:val="00B876E1"/>
    <w:rsid w:val="00B87A06"/>
    <w:rsid w:val="00B906C3"/>
    <w:rsid w:val="00B91072"/>
    <w:rsid w:val="00B9277B"/>
    <w:rsid w:val="00B93046"/>
    <w:rsid w:val="00B945D1"/>
    <w:rsid w:val="00B96144"/>
    <w:rsid w:val="00B97214"/>
    <w:rsid w:val="00BA2DFF"/>
    <w:rsid w:val="00BA5B65"/>
    <w:rsid w:val="00BB27D8"/>
    <w:rsid w:val="00BB4FE6"/>
    <w:rsid w:val="00BB62FB"/>
    <w:rsid w:val="00BB7163"/>
    <w:rsid w:val="00BB7E82"/>
    <w:rsid w:val="00BB7EF8"/>
    <w:rsid w:val="00BC10E2"/>
    <w:rsid w:val="00BC2776"/>
    <w:rsid w:val="00BC3B1D"/>
    <w:rsid w:val="00BC6A45"/>
    <w:rsid w:val="00BC79C4"/>
    <w:rsid w:val="00BD3D1B"/>
    <w:rsid w:val="00BD5A3F"/>
    <w:rsid w:val="00BD7125"/>
    <w:rsid w:val="00BE044E"/>
    <w:rsid w:val="00BE0E64"/>
    <w:rsid w:val="00BE1CED"/>
    <w:rsid w:val="00BE2711"/>
    <w:rsid w:val="00BE69D2"/>
    <w:rsid w:val="00BE7115"/>
    <w:rsid w:val="00BF06D3"/>
    <w:rsid w:val="00BF1CEF"/>
    <w:rsid w:val="00BF3371"/>
    <w:rsid w:val="00BF6740"/>
    <w:rsid w:val="00BF6BF8"/>
    <w:rsid w:val="00BF720F"/>
    <w:rsid w:val="00BF7A69"/>
    <w:rsid w:val="00BF7F6A"/>
    <w:rsid w:val="00C021D4"/>
    <w:rsid w:val="00C02B49"/>
    <w:rsid w:val="00C03311"/>
    <w:rsid w:val="00C034D1"/>
    <w:rsid w:val="00C06469"/>
    <w:rsid w:val="00C108EB"/>
    <w:rsid w:val="00C115C4"/>
    <w:rsid w:val="00C126ED"/>
    <w:rsid w:val="00C130A0"/>
    <w:rsid w:val="00C14B9C"/>
    <w:rsid w:val="00C15F58"/>
    <w:rsid w:val="00C20500"/>
    <w:rsid w:val="00C205CF"/>
    <w:rsid w:val="00C22811"/>
    <w:rsid w:val="00C24801"/>
    <w:rsid w:val="00C24D2D"/>
    <w:rsid w:val="00C257C9"/>
    <w:rsid w:val="00C2763A"/>
    <w:rsid w:val="00C32562"/>
    <w:rsid w:val="00C33DCA"/>
    <w:rsid w:val="00C346FB"/>
    <w:rsid w:val="00C37D20"/>
    <w:rsid w:val="00C43478"/>
    <w:rsid w:val="00C434BA"/>
    <w:rsid w:val="00C4776C"/>
    <w:rsid w:val="00C47BF1"/>
    <w:rsid w:val="00C530FE"/>
    <w:rsid w:val="00C552BB"/>
    <w:rsid w:val="00C56309"/>
    <w:rsid w:val="00C564DA"/>
    <w:rsid w:val="00C66643"/>
    <w:rsid w:val="00C714F9"/>
    <w:rsid w:val="00C71C28"/>
    <w:rsid w:val="00C73DC5"/>
    <w:rsid w:val="00C762B9"/>
    <w:rsid w:val="00C76F4A"/>
    <w:rsid w:val="00C7712F"/>
    <w:rsid w:val="00C77ED2"/>
    <w:rsid w:val="00C81697"/>
    <w:rsid w:val="00C82E45"/>
    <w:rsid w:val="00C8307A"/>
    <w:rsid w:val="00C8657F"/>
    <w:rsid w:val="00C91FDE"/>
    <w:rsid w:val="00C929A9"/>
    <w:rsid w:val="00C92BDB"/>
    <w:rsid w:val="00C93519"/>
    <w:rsid w:val="00C9417F"/>
    <w:rsid w:val="00C95D89"/>
    <w:rsid w:val="00C96FD4"/>
    <w:rsid w:val="00CA05AB"/>
    <w:rsid w:val="00CA0C85"/>
    <w:rsid w:val="00CA0E00"/>
    <w:rsid w:val="00CA15B8"/>
    <w:rsid w:val="00CA654B"/>
    <w:rsid w:val="00CB1268"/>
    <w:rsid w:val="00CB21E4"/>
    <w:rsid w:val="00CB2D38"/>
    <w:rsid w:val="00CB54FF"/>
    <w:rsid w:val="00CC02F2"/>
    <w:rsid w:val="00CC1E86"/>
    <w:rsid w:val="00CC3667"/>
    <w:rsid w:val="00CC3EF7"/>
    <w:rsid w:val="00CC6F49"/>
    <w:rsid w:val="00CC7013"/>
    <w:rsid w:val="00CC76B5"/>
    <w:rsid w:val="00CC7827"/>
    <w:rsid w:val="00CC7E8F"/>
    <w:rsid w:val="00CD0FBA"/>
    <w:rsid w:val="00CD1CA6"/>
    <w:rsid w:val="00CD3F41"/>
    <w:rsid w:val="00CD6FF6"/>
    <w:rsid w:val="00CE16B1"/>
    <w:rsid w:val="00CE251E"/>
    <w:rsid w:val="00CE6252"/>
    <w:rsid w:val="00CF1B6A"/>
    <w:rsid w:val="00CF36C8"/>
    <w:rsid w:val="00CF3AC9"/>
    <w:rsid w:val="00CF4CBC"/>
    <w:rsid w:val="00D0693F"/>
    <w:rsid w:val="00D073F6"/>
    <w:rsid w:val="00D10620"/>
    <w:rsid w:val="00D1083B"/>
    <w:rsid w:val="00D11117"/>
    <w:rsid w:val="00D136EB"/>
    <w:rsid w:val="00D142B1"/>
    <w:rsid w:val="00D15907"/>
    <w:rsid w:val="00D2063B"/>
    <w:rsid w:val="00D277F7"/>
    <w:rsid w:val="00D27DCA"/>
    <w:rsid w:val="00D31F13"/>
    <w:rsid w:val="00D34D56"/>
    <w:rsid w:val="00D35AE7"/>
    <w:rsid w:val="00D41A24"/>
    <w:rsid w:val="00D42649"/>
    <w:rsid w:val="00D4428B"/>
    <w:rsid w:val="00D451F2"/>
    <w:rsid w:val="00D46048"/>
    <w:rsid w:val="00D46486"/>
    <w:rsid w:val="00D47125"/>
    <w:rsid w:val="00D51024"/>
    <w:rsid w:val="00D5158E"/>
    <w:rsid w:val="00D51F0B"/>
    <w:rsid w:val="00D55902"/>
    <w:rsid w:val="00D5685B"/>
    <w:rsid w:val="00D601D5"/>
    <w:rsid w:val="00D60777"/>
    <w:rsid w:val="00D633CA"/>
    <w:rsid w:val="00D63459"/>
    <w:rsid w:val="00D63FA9"/>
    <w:rsid w:val="00D65305"/>
    <w:rsid w:val="00D70D87"/>
    <w:rsid w:val="00D724FF"/>
    <w:rsid w:val="00D73CEE"/>
    <w:rsid w:val="00D74DDA"/>
    <w:rsid w:val="00D7660B"/>
    <w:rsid w:val="00D776FF"/>
    <w:rsid w:val="00D8005C"/>
    <w:rsid w:val="00D805EF"/>
    <w:rsid w:val="00D80EAA"/>
    <w:rsid w:val="00D80FA0"/>
    <w:rsid w:val="00D81E86"/>
    <w:rsid w:val="00D83B6C"/>
    <w:rsid w:val="00D85C65"/>
    <w:rsid w:val="00D863D9"/>
    <w:rsid w:val="00D86F82"/>
    <w:rsid w:val="00D90413"/>
    <w:rsid w:val="00D90823"/>
    <w:rsid w:val="00D939B2"/>
    <w:rsid w:val="00D95D5E"/>
    <w:rsid w:val="00D96195"/>
    <w:rsid w:val="00DA0709"/>
    <w:rsid w:val="00DA3027"/>
    <w:rsid w:val="00DA394F"/>
    <w:rsid w:val="00DB14BB"/>
    <w:rsid w:val="00DB1E7F"/>
    <w:rsid w:val="00DB2B90"/>
    <w:rsid w:val="00DB3A4B"/>
    <w:rsid w:val="00DB46EE"/>
    <w:rsid w:val="00DB5DF3"/>
    <w:rsid w:val="00DB5FCA"/>
    <w:rsid w:val="00DC0A66"/>
    <w:rsid w:val="00DC270D"/>
    <w:rsid w:val="00DC2EF7"/>
    <w:rsid w:val="00DC491A"/>
    <w:rsid w:val="00DC503B"/>
    <w:rsid w:val="00DC5723"/>
    <w:rsid w:val="00DD1D7A"/>
    <w:rsid w:val="00DD2FF1"/>
    <w:rsid w:val="00DD40A4"/>
    <w:rsid w:val="00DD5513"/>
    <w:rsid w:val="00DD6011"/>
    <w:rsid w:val="00DD6319"/>
    <w:rsid w:val="00DD632B"/>
    <w:rsid w:val="00DD63D6"/>
    <w:rsid w:val="00DD6A64"/>
    <w:rsid w:val="00DE33E2"/>
    <w:rsid w:val="00DF00FC"/>
    <w:rsid w:val="00DF16FA"/>
    <w:rsid w:val="00DF3814"/>
    <w:rsid w:val="00DF45F8"/>
    <w:rsid w:val="00DF7048"/>
    <w:rsid w:val="00E00156"/>
    <w:rsid w:val="00E020CB"/>
    <w:rsid w:val="00E02132"/>
    <w:rsid w:val="00E03106"/>
    <w:rsid w:val="00E04D20"/>
    <w:rsid w:val="00E04D61"/>
    <w:rsid w:val="00E06DF2"/>
    <w:rsid w:val="00E14A42"/>
    <w:rsid w:val="00E14E8D"/>
    <w:rsid w:val="00E15E27"/>
    <w:rsid w:val="00E16F5A"/>
    <w:rsid w:val="00E17468"/>
    <w:rsid w:val="00E17781"/>
    <w:rsid w:val="00E21E10"/>
    <w:rsid w:val="00E22524"/>
    <w:rsid w:val="00E32A1A"/>
    <w:rsid w:val="00E32D2A"/>
    <w:rsid w:val="00E32F08"/>
    <w:rsid w:val="00E3416B"/>
    <w:rsid w:val="00E360A4"/>
    <w:rsid w:val="00E37E97"/>
    <w:rsid w:val="00E40E3C"/>
    <w:rsid w:val="00E44DCE"/>
    <w:rsid w:val="00E4637A"/>
    <w:rsid w:val="00E4759D"/>
    <w:rsid w:val="00E5233E"/>
    <w:rsid w:val="00E52B9C"/>
    <w:rsid w:val="00E5574B"/>
    <w:rsid w:val="00E565C8"/>
    <w:rsid w:val="00E565DC"/>
    <w:rsid w:val="00E56730"/>
    <w:rsid w:val="00E60CF5"/>
    <w:rsid w:val="00E616FA"/>
    <w:rsid w:val="00E61A5F"/>
    <w:rsid w:val="00E6223B"/>
    <w:rsid w:val="00E62E87"/>
    <w:rsid w:val="00E6450C"/>
    <w:rsid w:val="00E657C8"/>
    <w:rsid w:val="00E669DC"/>
    <w:rsid w:val="00E66AC7"/>
    <w:rsid w:val="00E679F5"/>
    <w:rsid w:val="00E716DC"/>
    <w:rsid w:val="00E718B6"/>
    <w:rsid w:val="00E72143"/>
    <w:rsid w:val="00E721CA"/>
    <w:rsid w:val="00E76291"/>
    <w:rsid w:val="00E80B25"/>
    <w:rsid w:val="00E81EDE"/>
    <w:rsid w:val="00E84AAF"/>
    <w:rsid w:val="00E90D36"/>
    <w:rsid w:val="00E91DB8"/>
    <w:rsid w:val="00E928CC"/>
    <w:rsid w:val="00E94DA7"/>
    <w:rsid w:val="00EA0A7A"/>
    <w:rsid w:val="00EA19FC"/>
    <w:rsid w:val="00EA1B59"/>
    <w:rsid w:val="00EA2B23"/>
    <w:rsid w:val="00EA468D"/>
    <w:rsid w:val="00EA4A62"/>
    <w:rsid w:val="00EA586B"/>
    <w:rsid w:val="00EB1A0E"/>
    <w:rsid w:val="00EB2404"/>
    <w:rsid w:val="00EB3205"/>
    <w:rsid w:val="00EB36E9"/>
    <w:rsid w:val="00EB3D88"/>
    <w:rsid w:val="00EB661D"/>
    <w:rsid w:val="00EB789C"/>
    <w:rsid w:val="00EC0A46"/>
    <w:rsid w:val="00EC1839"/>
    <w:rsid w:val="00EC2108"/>
    <w:rsid w:val="00EC281D"/>
    <w:rsid w:val="00ED046B"/>
    <w:rsid w:val="00ED10BF"/>
    <w:rsid w:val="00ED2A03"/>
    <w:rsid w:val="00ED414D"/>
    <w:rsid w:val="00ED64A0"/>
    <w:rsid w:val="00EE1B73"/>
    <w:rsid w:val="00EE32CF"/>
    <w:rsid w:val="00EE6048"/>
    <w:rsid w:val="00EF04BA"/>
    <w:rsid w:val="00EF082D"/>
    <w:rsid w:val="00EF17CD"/>
    <w:rsid w:val="00EF4E37"/>
    <w:rsid w:val="00EF6214"/>
    <w:rsid w:val="00EF67DB"/>
    <w:rsid w:val="00EF68D9"/>
    <w:rsid w:val="00EF7378"/>
    <w:rsid w:val="00F0294C"/>
    <w:rsid w:val="00F04439"/>
    <w:rsid w:val="00F059B1"/>
    <w:rsid w:val="00F05DE7"/>
    <w:rsid w:val="00F06FAA"/>
    <w:rsid w:val="00F074FF"/>
    <w:rsid w:val="00F1488A"/>
    <w:rsid w:val="00F16EB5"/>
    <w:rsid w:val="00F174C2"/>
    <w:rsid w:val="00F2239A"/>
    <w:rsid w:val="00F24341"/>
    <w:rsid w:val="00F25D67"/>
    <w:rsid w:val="00F3018F"/>
    <w:rsid w:val="00F36B7F"/>
    <w:rsid w:val="00F372DA"/>
    <w:rsid w:val="00F41F6C"/>
    <w:rsid w:val="00F42656"/>
    <w:rsid w:val="00F44040"/>
    <w:rsid w:val="00F4437B"/>
    <w:rsid w:val="00F443CD"/>
    <w:rsid w:val="00F47CFC"/>
    <w:rsid w:val="00F5058C"/>
    <w:rsid w:val="00F50D0F"/>
    <w:rsid w:val="00F510D1"/>
    <w:rsid w:val="00F5183C"/>
    <w:rsid w:val="00F52D1F"/>
    <w:rsid w:val="00F54123"/>
    <w:rsid w:val="00F55A79"/>
    <w:rsid w:val="00F55AAB"/>
    <w:rsid w:val="00F55E5D"/>
    <w:rsid w:val="00F57F49"/>
    <w:rsid w:val="00F657FE"/>
    <w:rsid w:val="00F66F41"/>
    <w:rsid w:val="00F707AB"/>
    <w:rsid w:val="00F71FED"/>
    <w:rsid w:val="00F72069"/>
    <w:rsid w:val="00F729F6"/>
    <w:rsid w:val="00F73946"/>
    <w:rsid w:val="00F74A44"/>
    <w:rsid w:val="00F80BDA"/>
    <w:rsid w:val="00F827A2"/>
    <w:rsid w:val="00F82C71"/>
    <w:rsid w:val="00F83239"/>
    <w:rsid w:val="00F85738"/>
    <w:rsid w:val="00F873FB"/>
    <w:rsid w:val="00F91585"/>
    <w:rsid w:val="00F924F4"/>
    <w:rsid w:val="00F92B35"/>
    <w:rsid w:val="00F94D78"/>
    <w:rsid w:val="00F94F68"/>
    <w:rsid w:val="00F95DD1"/>
    <w:rsid w:val="00F96972"/>
    <w:rsid w:val="00FA03C2"/>
    <w:rsid w:val="00FA1C2D"/>
    <w:rsid w:val="00FA329B"/>
    <w:rsid w:val="00FA5444"/>
    <w:rsid w:val="00FA78C7"/>
    <w:rsid w:val="00FA7AEE"/>
    <w:rsid w:val="00FB3765"/>
    <w:rsid w:val="00FB6974"/>
    <w:rsid w:val="00FB6B38"/>
    <w:rsid w:val="00FC31B3"/>
    <w:rsid w:val="00FD2C3C"/>
    <w:rsid w:val="00FD2F06"/>
    <w:rsid w:val="00FD506B"/>
    <w:rsid w:val="00FD544D"/>
    <w:rsid w:val="00FD57F4"/>
    <w:rsid w:val="00FD5950"/>
    <w:rsid w:val="00FE0E14"/>
    <w:rsid w:val="00FE2041"/>
    <w:rsid w:val="00FE2C5C"/>
    <w:rsid w:val="00FE2F52"/>
    <w:rsid w:val="00FE589F"/>
    <w:rsid w:val="00FE5F66"/>
    <w:rsid w:val="00FE65A5"/>
    <w:rsid w:val="00FF1EB9"/>
    <w:rsid w:val="00FF72C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E937B3"/>
  <w15:chartTrackingRefBased/>
  <w15:docId w15:val="{1850061D-3EB5-4598-A47D-09FC8947DF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516F"/>
    <w:pPr>
      <w:spacing w:before="120" w:after="280"/>
      <w:ind w:firstLine="397"/>
      <w:jc w:val="both"/>
    </w:pPr>
    <w:rPr>
      <w:sz w:val="24"/>
    </w:rPr>
  </w:style>
  <w:style w:type="paragraph" w:styleId="Ttulo1">
    <w:name w:val="heading 1"/>
    <w:basedOn w:val="Normal"/>
    <w:next w:val="Normal"/>
    <w:link w:val="Ttulo1Car"/>
    <w:uiPriority w:val="9"/>
    <w:qFormat/>
    <w:rsid w:val="00D31F13"/>
    <w:pPr>
      <w:keepNext/>
      <w:keepLines/>
      <w:numPr>
        <w:numId w:val="1"/>
      </w:numPr>
      <w:spacing w:before="600" w:after="360"/>
      <w:outlineLvl w:val="0"/>
    </w:pPr>
    <w:rPr>
      <w:rFonts w:eastAsiaTheme="majorEastAsia" w:cstheme="majorBidi"/>
      <w:b/>
      <w:sz w:val="40"/>
      <w:szCs w:val="32"/>
    </w:rPr>
  </w:style>
  <w:style w:type="paragraph" w:styleId="Ttulo2">
    <w:name w:val="heading 2"/>
    <w:basedOn w:val="Normal"/>
    <w:next w:val="Normal"/>
    <w:link w:val="Ttulo2Car"/>
    <w:uiPriority w:val="9"/>
    <w:unhideWhenUsed/>
    <w:qFormat/>
    <w:rsid w:val="00031EC4"/>
    <w:pPr>
      <w:keepNext/>
      <w:keepLines/>
      <w:numPr>
        <w:ilvl w:val="1"/>
        <w:numId w:val="1"/>
      </w:numPr>
      <w:spacing w:before="240" w:after="240"/>
      <w:outlineLvl w:val="1"/>
    </w:pPr>
    <w:rPr>
      <w:rFonts w:eastAsiaTheme="majorEastAsia" w:cstheme="majorBidi"/>
      <w:b/>
      <w:sz w:val="36"/>
      <w:szCs w:val="26"/>
    </w:rPr>
  </w:style>
  <w:style w:type="paragraph" w:styleId="Ttulo3">
    <w:name w:val="heading 3"/>
    <w:basedOn w:val="Normal"/>
    <w:next w:val="Normal"/>
    <w:link w:val="Ttulo3Car"/>
    <w:uiPriority w:val="9"/>
    <w:unhideWhenUsed/>
    <w:qFormat/>
    <w:rsid w:val="00031EC4"/>
    <w:pPr>
      <w:keepNext/>
      <w:keepLines/>
      <w:numPr>
        <w:ilvl w:val="2"/>
        <w:numId w:val="1"/>
      </w:numPr>
      <w:spacing w:before="160" w:after="120"/>
      <w:outlineLvl w:val="2"/>
    </w:pPr>
    <w:rPr>
      <w:rFonts w:eastAsiaTheme="majorEastAsia" w:cstheme="majorBidi"/>
      <w:b/>
      <w:sz w:val="32"/>
      <w:szCs w:val="24"/>
    </w:rPr>
  </w:style>
  <w:style w:type="paragraph" w:styleId="Ttulo4">
    <w:name w:val="heading 4"/>
    <w:basedOn w:val="Normal"/>
    <w:next w:val="Normal"/>
    <w:link w:val="Ttulo4Car"/>
    <w:uiPriority w:val="9"/>
    <w:unhideWhenUsed/>
    <w:qFormat/>
    <w:rsid w:val="002F3E12"/>
    <w:pPr>
      <w:keepNext/>
      <w:keepLines/>
      <w:spacing w:before="40" w:after="0"/>
      <w:outlineLvl w:val="3"/>
    </w:pPr>
    <w:rPr>
      <w:rFonts w:asciiTheme="majorHAnsi" w:eastAsiaTheme="majorEastAsia" w:hAnsiTheme="majorHAnsi" w:cstheme="majorBidi"/>
      <w:b/>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31F13"/>
    <w:rPr>
      <w:rFonts w:eastAsiaTheme="majorEastAsia" w:cstheme="majorBidi"/>
      <w:b/>
      <w:sz w:val="40"/>
      <w:szCs w:val="32"/>
    </w:rPr>
  </w:style>
  <w:style w:type="paragraph" w:styleId="Sinespaciado">
    <w:name w:val="No Spacing"/>
    <w:uiPriority w:val="1"/>
    <w:qFormat/>
    <w:rsid w:val="001D516F"/>
    <w:pPr>
      <w:spacing w:after="0" w:line="240" w:lineRule="auto"/>
      <w:ind w:firstLine="709"/>
      <w:jc w:val="both"/>
    </w:pPr>
    <w:rPr>
      <w:sz w:val="24"/>
    </w:rPr>
  </w:style>
  <w:style w:type="character" w:customStyle="1" w:styleId="Ttulo2Car">
    <w:name w:val="Título 2 Car"/>
    <w:basedOn w:val="Fuentedeprrafopredeter"/>
    <w:link w:val="Ttulo2"/>
    <w:uiPriority w:val="9"/>
    <w:rsid w:val="00031EC4"/>
    <w:rPr>
      <w:rFonts w:eastAsiaTheme="majorEastAsia" w:cstheme="majorBidi"/>
      <w:b/>
      <w:sz w:val="36"/>
      <w:szCs w:val="26"/>
    </w:rPr>
  </w:style>
  <w:style w:type="paragraph" w:styleId="Encabezado">
    <w:name w:val="header"/>
    <w:basedOn w:val="Normal"/>
    <w:link w:val="EncabezadoCar"/>
    <w:uiPriority w:val="99"/>
    <w:unhideWhenUsed/>
    <w:rsid w:val="004D1002"/>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4D1002"/>
    <w:rPr>
      <w:rFonts w:ascii="LM Roman 12" w:hAnsi="LM Roman 12"/>
      <w:sz w:val="24"/>
    </w:rPr>
  </w:style>
  <w:style w:type="paragraph" w:styleId="Piedepgina">
    <w:name w:val="footer"/>
    <w:basedOn w:val="Normal"/>
    <w:link w:val="PiedepginaCar"/>
    <w:uiPriority w:val="99"/>
    <w:unhideWhenUsed/>
    <w:rsid w:val="004D1002"/>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4D1002"/>
    <w:rPr>
      <w:rFonts w:ascii="LM Roman 12" w:hAnsi="LM Roman 12"/>
      <w:sz w:val="24"/>
    </w:rPr>
  </w:style>
  <w:style w:type="table" w:styleId="Tablaconcuadrcula">
    <w:name w:val="Table Grid"/>
    <w:basedOn w:val="Tablanormal"/>
    <w:uiPriority w:val="39"/>
    <w:rsid w:val="000819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031EC4"/>
    <w:rPr>
      <w:rFonts w:eastAsiaTheme="majorEastAsia" w:cstheme="majorBidi"/>
      <w:b/>
      <w:sz w:val="32"/>
      <w:szCs w:val="24"/>
    </w:rPr>
  </w:style>
  <w:style w:type="paragraph" w:styleId="TtuloTDC">
    <w:name w:val="TOC Heading"/>
    <w:basedOn w:val="Ttulo1"/>
    <w:next w:val="Normal"/>
    <w:uiPriority w:val="39"/>
    <w:unhideWhenUsed/>
    <w:qFormat/>
    <w:rsid w:val="00E60CF5"/>
    <w:pPr>
      <w:numPr>
        <w:numId w:val="0"/>
      </w:numPr>
      <w:spacing w:before="240" w:after="0"/>
      <w:jc w:val="left"/>
      <w:outlineLvl w:val="9"/>
    </w:pPr>
    <w:rPr>
      <w:rFonts w:asciiTheme="majorHAnsi" w:hAnsiTheme="majorHAnsi"/>
      <w:b w:val="0"/>
      <w:color w:val="2F5496" w:themeColor="accent1" w:themeShade="BF"/>
      <w:sz w:val="32"/>
      <w:lang w:eastAsia="es-ES"/>
    </w:rPr>
  </w:style>
  <w:style w:type="paragraph" w:styleId="TDC1">
    <w:name w:val="toc 1"/>
    <w:basedOn w:val="Normal"/>
    <w:next w:val="Normal"/>
    <w:autoRedefine/>
    <w:uiPriority w:val="39"/>
    <w:unhideWhenUsed/>
    <w:rsid w:val="00E60CF5"/>
    <w:pPr>
      <w:spacing w:after="100"/>
    </w:pPr>
  </w:style>
  <w:style w:type="character" w:styleId="Hipervnculo">
    <w:name w:val="Hyperlink"/>
    <w:basedOn w:val="Fuentedeprrafopredeter"/>
    <w:uiPriority w:val="99"/>
    <w:unhideWhenUsed/>
    <w:rsid w:val="00E60CF5"/>
    <w:rPr>
      <w:color w:val="0563C1" w:themeColor="hyperlink"/>
      <w:u w:val="single"/>
    </w:rPr>
  </w:style>
  <w:style w:type="paragraph" w:styleId="Bibliografa">
    <w:name w:val="Bibliography"/>
    <w:basedOn w:val="Normal"/>
    <w:next w:val="Normal"/>
    <w:uiPriority w:val="37"/>
    <w:unhideWhenUsed/>
    <w:rsid w:val="00837FD5"/>
    <w:pPr>
      <w:tabs>
        <w:tab w:val="left" w:pos="384"/>
      </w:tabs>
      <w:spacing w:after="0" w:line="240" w:lineRule="auto"/>
      <w:ind w:left="384" w:hanging="384"/>
    </w:pPr>
  </w:style>
  <w:style w:type="paragraph" w:styleId="Prrafodelista">
    <w:name w:val="List Paragraph"/>
    <w:basedOn w:val="Normal"/>
    <w:uiPriority w:val="34"/>
    <w:qFormat/>
    <w:rsid w:val="00EA0A7A"/>
    <w:pPr>
      <w:ind w:left="720"/>
      <w:contextualSpacing/>
    </w:pPr>
  </w:style>
  <w:style w:type="paragraph" w:styleId="TDC2">
    <w:name w:val="toc 2"/>
    <w:basedOn w:val="Normal"/>
    <w:next w:val="Normal"/>
    <w:autoRedefine/>
    <w:uiPriority w:val="39"/>
    <w:unhideWhenUsed/>
    <w:rsid w:val="003C418F"/>
    <w:pPr>
      <w:tabs>
        <w:tab w:val="left" w:pos="880"/>
        <w:tab w:val="right" w:leader="dot" w:pos="8494"/>
      </w:tabs>
      <w:spacing w:after="100"/>
      <w:ind w:left="240"/>
      <w:jc w:val="left"/>
    </w:pPr>
  </w:style>
  <w:style w:type="paragraph" w:styleId="Descripcin">
    <w:name w:val="caption"/>
    <w:basedOn w:val="Normal"/>
    <w:next w:val="Normal"/>
    <w:uiPriority w:val="35"/>
    <w:unhideWhenUsed/>
    <w:qFormat/>
    <w:rsid w:val="004307A1"/>
    <w:pPr>
      <w:spacing w:before="0" w:after="200" w:line="240" w:lineRule="auto"/>
    </w:pPr>
    <w:rPr>
      <w:i/>
      <w:iCs/>
      <w:szCs w:val="18"/>
    </w:rPr>
  </w:style>
  <w:style w:type="paragraph" w:styleId="Tabladeilustraciones">
    <w:name w:val="table of figures"/>
    <w:basedOn w:val="Normal"/>
    <w:next w:val="Normal"/>
    <w:uiPriority w:val="99"/>
    <w:unhideWhenUsed/>
    <w:rsid w:val="004307A1"/>
    <w:pPr>
      <w:spacing w:after="0"/>
    </w:pPr>
  </w:style>
  <w:style w:type="character" w:styleId="Mencinsinresolver">
    <w:name w:val="Unresolved Mention"/>
    <w:basedOn w:val="Fuentedeprrafopredeter"/>
    <w:uiPriority w:val="99"/>
    <w:semiHidden/>
    <w:unhideWhenUsed/>
    <w:rsid w:val="00632536"/>
    <w:rPr>
      <w:color w:val="605E5C"/>
      <w:shd w:val="clear" w:color="auto" w:fill="E1DFDD"/>
    </w:rPr>
  </w:style>
  <w:style w:type="paragraph" w:styleId="Subttulo">
    <w:name w:val="Subtitle"/>
    <w:basedOn w:val="Normal"/>
    <w:next w:val="Normal"/>
    <w:link w:val="SubttuloCar"/>
    <w:uiPriority w:val="11"/>
    <w:qFormat/>
    <w:rsid w:val="006750E9"/>
    <w:pPr>
      <w:numPr>
        <w:ilvl w:val="1"/>
      </w:numPr>
      <w:spacing w:after="160"/>
      <w:ind w:firstLine="397"/>
    </w:pPr>
    <w:rPr>
      <w:rFonts w:eastAsiaTheme="minorEastAsia"/>
      <w:color w:val="5A5A5A" w:themeColor="text1" w:themeTint="A5"/>
      <w:spacing w:val="15"/>
      <w:sz w:val="22"/>
    </w:rPr>
  </w:style>
  <w:style w:type="character" w:customStyle="1" w:styleId="SubttuloCar">
    <w:name w:val="Subtítulo Car"/>
    <w:basedOn w:val="Fuentedeprrafopredeter"/>
    <w:link w:val="Subttulo"/>
    <w:uiPriority w:val="11"/>
    <w:rsid w:val="006750E9"/>
    <w:rPr>
      <w:rFonts w:eastAsiaTheme="minorEastAsia"/>
      <w:color w:val="5A5A5A" w:themeColor="text1" w:themeTint="A5"/>
      <w:spacing w:val="15"/>
    </w:rPr>
  </w:style>
  <w:style w:type="paragraph" w:styleId="HTMLconformatoprevio">
    <w:name w:val="HTML Preformatted"/>
    <w:basedOn w:val="Normal"/>
    <w:link w:val="HTMLconformatoprevioCar"/>
    <w:uiPriority w:val="99"/>
    <w:semiHidden/>
    <w:unhideWhenUsed/>
    <w:rsid w:val="001C7E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1C7EEE"/>
    <w:rPr>
      <w:rFonts w:ascii="Courier New" w:eastAsia="Times New Roman" w:hAnsi="Courier New" w:cs="Courier New"/>
      <w:sz w:val="20"/>
      <w:szCs w:val="20"/>
      <w:lang w:eastAsia="es-ES"/>
    </w:rPr>
  </w:style>
  <w:style w:type="character" w:customStyle="1" w:styleId="Ttulo4Car">
    <w:name w:val="Título 4 Car"/>
    <w:basedOn w:val="Fuentedeprrafopredeter"/>
    <w:link w:val="Ttulo4"/>
    <w:uiPriority w:val="9"/>
    <w:rsid w:val="002F3E12"/>
    <w:rPr>
      <w:rFonts w:asciiTheme="majorHAnsi" w:eastAsiaTheme="majorEastAsia" w:hAnsiTheme="majorHAnsi" w:cstheme="majorBidi"/>
      <w:b/>
      <w:iCs/>
      <w:sz w:val="24"/>
    </w:rPr>
  </w:style>
  <w:style w:type="paragraph" w:styleId="TDC3">
    <w:name w:val="toc 3"/>
    <w:basedOn w:val="Normal"/>
    <w:next w:val="Normal"/>
    <w:autoRedefine/>
    <w:uiPriority w:val="39"/>
    <w:unhideWhenUsed/>
    <w:rsid w:val="007B7A63"/>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665487">
      <w:bodyDiv w:val="1"/>
      <w:marLeft w:val="0"/>
      <w:marRight w:val="0"/>
      <w:marTop w:val="0"/>
      <w:marBottom w:val="0"/>
      <w:divBdr>
        <w:top w:val="none" w:sz="0" w:space="0" w:color="auto"/>
        <w:left w:val="none" w:sz="0" w:space="0" w:color="auto"/>
        <w:bottom w:val="none" w:sz="0" w:space="0" w:color="auto"/>
        <w:right w:val="none" w:sz="0" w:space="0" w:color="auto"/>
      </w:divBdr>
      <w:divsChild>
        <w:div w:id="1324777306">
          <w:marLeft w:val="0"/>
          <w:marRight w:val="0"/>
          <w:marTop w:val="0"/>
          <w:marBottom w:val="0"/>
          <w:divBdr>
            <w:top w:val="none" w:sz="0" w:space="0" w:color="auto"/>
            <w:left w:val="none" w:sz="0" w:space="0" w:color="auto"/>
            <w:bottom w:val="none" w:sz="0" w:space="0" w:color="auto"/>
            <w:right w:val="none" w:sz="0" w:space="0" w:color="auto"/>
          </w:divBdr>
          <w:divsChild>
            <w:div w:id="911541884">
              <w:marLeft w:val="0"/>
              <w:marRight w:val="0"/>
              <w:marTop w:val="0"/>
              <w:marBottom w:val="0"/>
              <w:divBdr>
                <w:top w:val="none" w:sz="0" w:space="0" w:color="auto"/>
                <w:left w:val="none" w:sz="0" w:space="0" w:color="auto"/>
                <w:bottom w:val="none" w:sz="0" w:space="0" w:color="auto"/>
                <w:right w:val="none" w:sz="0" w:space="0" w:color="auto"/>
              </w:divBdr>
              <w:divsChild>
                <w:div w:id="929191500">
                  <w:marLeft w:val="0"/>
                  <w:marRight w:val="0"/>
                  <w:marTop w:val="0"/>
                  <w:marBottom w:val="0"/>
                  <w:divBdr>
                    <w:top w:val="none" w:sz="0" w:space="0" w:color="auto"/>
                    <w:left w:val="none" w:sz="0" w:space="0" w:color="auto"/>
                    <w:bottom w:val="none" w:sz="0" w:space="0" w:color="auto"/>
                    <w:right w:val="none" w:sz="0" w:space="0" w:color="auto"/>
                  </w:divBdr>
                  <w:divsChild>
                    <w:div w:id="1378430330">
                      <w:marLeft w:val="0"/>
                      <w:marRight w:val="0"/>
                      <w:marTop w:val="0"/>
                      <w:marBottom w:val="0"/>
                      <w:divBdr>
                        <w:top w:val="none" w:sz="0" w:space="0" w:color="auto"/>
                        <w:left w:val="none" w:sz="0" w:space="0" w:color="auto"/>
                        <w:bottom w:val="none" w:sz="0" w:space="0" w:color="auto"/>
                        <w:right w:val="none" w:sz="0" w:space="0" w:color="auto"/>
                      </w:divBdr>
                      <w:divsChild>
                        <w:div w:id="1252739146">
                          <w:marLeft w:val="0"/>
                          <w:marRight w:val="0"/>
                          <w:marTop w:val="0"/>
                          <w:marBottom w:val="0"/>
                          <w:divBdr>
                            <w:top w:val="none" w:sz="0" w:space="0" w:color="auto"/>
                            <w:left w:val="none" w:sz="0" w:space="0" w:color="auto"/>
                            <w:bottom w:val="none" w:sz="0" w:space="0" w:color="auto"/>
                            <w:right w:val="none" w:sz="0" w:space="0" w:color="auto"/>
                          </w:divBdr>
                          <w:divsChild>
                            <w:div w:id="651982965">
                              <w:marLeft w:val="0"/>
                              <w:marRight w:val="300"/>
                              <w:marTop w:val="180"/>
                              <w:marBottom w:val="0"/>
                              <w:divBdr>
                                <w:top w:val="none" w:sz="0" w:space="0" w:color="auto"/>
                                <w:left w:val="none" w:sz="0" w:space="0" w:color="auto"/>
                                <w:bottom w:val="none" w:sz="0" w:space="0" w:color="auto"/>
                                <w:right w:val="none" w:sz="0" w:space="0" w:color="auto"/>
                              </w:divBdr>
                              <w:divsChild>
                                <w:div w:id="172995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4432361">
          <w:marLeft w:val="0"/>
          <w:marRight w:val="0"/>
          <w:marTop w:val="0"/>
          <w:marBottom w:val="0"/>
          <w:divBdr>
            <w:top w:val="none" w:sz="0" w:space="0" w:color="auto"/>
            <w:left w:val="none" w:sz="0" w:space="0" w:color="auto"/>
            <w:bottom w:val="none" w:sz="0" w:space="0" w:color="auto"/>
            <w:right w:val="none" w:sz="0" w:space="0" w:color="auto"/>
          </w:divBdr>
          <w:divsChild>
            <w:div w:id="1971664131">
              <w:marLeft w:val="0"/>
              <w:marRight w:val="0"/>
              <w:marTop w:val="0"/>
              <w:marBottom w:val="0"/>
              <w:divBdr>
                <w:top w:val="none" w:sz="0" w:space="0" w:color="auto"/>
                <w:left w:val="none" w:sz="0" w:space="0" w:color="auto"/>
                <w:bottom w:val="none" w:sz="0" w:space="0" w:color="auto"/>
                <w:right w:val="none" w:sz="0" w:space="0" w:color="auto"/>
              </w:divBdr>
              <w:divsChild>
                <w:div w:id="828912376">
                  <w:marLeft w:val="0"/>
                  <w:marRight w:val="0"/>
                  <w:marTop w:val="0"/>
                  <w:marBottom w:val="0"/>
                  <w:divBdr>
                    <w:top w:val="none" w:sz="0" w:space="0" w:color="auto"/>
                    <w:left w:val="none" w:sz="0" w:space="0" w:color="auto"/>
                    <w:bottom w:val="none" w:sz="0" w:space="0" w:color="auto"/>
                    <w:right w:val="none" w:sz="0" w:space="0" w:color="auto"/>
                  </w:divBdr>
                  <w:divsChild>
                    <w:div w:id="164056591">
                      <w:marLeft w:val="0"/>
                      <w:marRight w:val="0"/>
                      <w:marTop w:val="0"/>
                      <w:marBottom w:val="0"/>
                      <w:divBdr>
                        <w:top w:val="none" w:sz="0" w:space="0" w:color="auto"/>
                        <w:left w:val="none" w:sz="0" w:space="0" w:color="auto"/>
                        <w:bottom w:val="none" w:sz="0" w:space="0" w:color="auto"/>
                        <w:right w:val="none" w:sz="0" w:space="0" w:color="auto"/>
                      </w:divBdr>
                      <w:divsChild>
                        <w:div w:id="9972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5801276">
      <w:bodyDiv w:val="1"/>
      <w:marLeft w:val="0"/>
      <w:marRight w:val="0"/>
      <w:marTop w:val="0"/>
      <w:marBottom w:val="0"/>
      <w:divBdr>
        <w:top w:val="none" w:sz="0" w:space="0" w:color="auto"/>
        <w:left w:val="none" w:sz="0" w:space="0" w:color="auto"/>
        <w:bottom w:val="none" w:sz="0" w:space="0" w:color="auto"/>
        <w:right w:val="none" w:sz="0" w:space="0" w:color="auto"/>
      </w:divBdr>
    </w:div>
    <w:div w:id="1063404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header" Target="header7.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87B109-6556-442A-B447-1F1C2F24C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22</TotalTime>
  <Pages>1</Pages>
  <Words>1116</Words>
  <Characters>6138</Characters>
  <Application>Microsoft Office Word</Application>
  <DocSecurity>0</DocSecurity>
  <Lines>51</Lines>
  <Paragraphs>1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 Ubierna</dc:creator>
  <cp:keywords/>
  <dc:description/>
  <cp:lastModifiedBy>Mario</cp:lastModifiedBy>
  <cp:revision>1210</cp:revision>
  <cp:lastPrinted>2022-01-15T12:42:00Z</cp:lastPrinted>
  <dcterms:created xsi:type="dcterms:W3CDTF">2019-02-17T15:19:00Z</dcterms:created>
  <dcterms:modified xsi:type="dcterms:W3CDTF">2022-01-15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1pNxV3MN"/&gt;&lt;style id="http://www.zotero.org/styles/ieee" locale="es-ES" hasBibliography="1" bibliographyStyleHasBeenSet="1"/&gt;&lt;prefs&gt;&lt;pref name="fieldType" value="Field"/&gt;&lt;/prefs&gt;&lt;/data&gt;</vt:lpwstr>
  </property>
</Properties>
</file>